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3B380E53"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 xml:space="preserve">15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5B094E48"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r w:rsidR="007C7776" w:rsidRPr="008D00B4">
        <w:t xml:space="preserve">Eoghan P. </w:t>
      </w:r>
      <w:proofErr w:type="spellStart"/>
      <w:r w:rsidR="007C7776" w:rsidRPr="008D00B4">
        <w:t>Reeves</w:t>
      </w:r>
      <w:r w:rsidR="00D513AC">
        <w:rPr>
          <w:vertAlign w:val="superscript"/>
        </w:rPr>
        <w:t>c</w:t>
      </w:r>
      <w:proofErr w:type="spellEnd"/>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ent, Woods Hole Oceanographic Institution, Woods Hole, Massachusetts 02543, USA.  </w:t>
      </w:r>
    </w:p>
    <w:p w14:paraId="753AFA4A" w14:textId="618FFFCA" w:rsidR="007B53E2" w:rsidRDefault="00D513AC" w:rsidP="00BC188A">
      <w:pPr>
        <w:spacing w:after="0"/>
        <w:rPr>
          <w:sz w:val="16"/>
        </w:rPr>
      </w:pPr>
      <w:proofErr w:type="spellStart"/>
      <w:proofErr w:type="gramStart"/>
      <w:r>
        <w:rPr>
          <w:sz w:val="16"/>
          <w:vertAlign w:val="superscript"/>
        </w:rPr>
        <w:t>c</w:t>
      </w:r>
      <w:r w:rsidR="007B53E2" w:rsidRPr="008D00B4">
        <w:rPr>
          <w:sz w:val="16"/>
        </w:rPr>
        <w:t>Department</w:t>
      </w:r>
      <w:proofErr w:type="spellEnd"/>
      <w:proofErr w:type="gramEnd"/>
      <w:r w:rsidR="007B53E2" w:rsidRPr="008D00B4">
        <w:rPr>
          <w:sz w:val="16"/>
        </w:rPr>
        <w:t xml:space="preserve"> of Earth Science</w:t>
      </w:r>
      <w:r w:rsidR="00206B97" w:rsidRPr="008D00B4">
        <w:rPr>
          <w:sz w:val="16"/>
        </w:rPr>
        <w:t xml:space="preserve"> and Centre for </w:t>
      </w:r>
      <w:proofErr w:type="spellStart"/>
      <w:r w:rsidR="00206B97" w:rsidRPr="008D00B4">
        <w:rPr>
          <w:sz w:val="16"/>
        </w:rPr>
        <w:t>Geobiology</w:t>
      </w:r>
      <w:proofErr w:type="spellEnd"/>
      <w:r w:rsidR="007B53E2" w:rsidRPr="008D00B4">
        <w:rPr>
          <w:sz w:val="16"/>
        </w:rPr>
        <w:t>, University of Bergen, Bergen N-5020, Norway.</w:t>
      </w:r>
    </w:p>
    <w:p w14:paraId="7E45D382" w14:textId="77777777" w:rsidR="009C5BA8" w:rsidRPr="008D00B4" w:rsidRDefault="009C5BA8" w:rsidP="00BC188A"/>
    <w:p w14:paraId="441DAE83" w14:textId="18AFF10A" w:rsidR="00153F79" w:rsidRDefault="00195AC5" w:rsidP="00BC188A">
      <w:r w:rsidRPr="008D00B4">
        <w:t xml:space="preserve">* </w:t>
      </w:r>
      <w:r w:rsidR="00866AE8" w:rsidRPr="0025662D">
        <w:t>Corresponding author</w:t>
      </w:r>
      <w:r w:rsidR="00D513AC">
        <w:t>.  Present address:</w:t>
      </w:r>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footerReference w:type="default" r:id="rId9"/>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086378D7" w:rsidR="00AB507D" w:rsidRDefault="006F0CFF" w:rsidP="00AB507D">
      <w:r>
        <w:t>A</w:t>
      </w:r>
      <w:r w:rsidR="00AB507D">
        <w:t xml:space="preserve"> sample of organic-rich Eagle Ford shale </w:t>
      </w:r>
      <w:r w:rsidR="00465A50">
        <w:t>was reacted</w:t>
      </w:r>
      <w:r w:rsidR="00AB507D">
        <w:t xml:space="preserve"> with </w:t>
      </w:r>
      <w:r w:rsidR="00FE2FA3">
        <w:t>heavy water (</w:t>
      </w:r>
      <w:r w:rsidR="00AB507D">
        <w:t>D</w:t>
      </w:r>
      <w:r w:rsidR="00AB507D" w:rsidRPr="00AB507D">
        <w:rPr>
          <w:vertAlign w:val="subscript"/>
        </w:rPr>
        <w:t>2</w:t>
      </w:r>
      <w:r w:rsidR="00AB507D">
        <w:t>O</w:t>
      </w:r>
      <w:r w:rsidR="00FE2FA3">
        <w:t>)</w:t>
      </w:r>
      <w:r w:rsidR="00AB507D">
        <w:t xml:space="preserve"> under hydrothermal conditions in a flexible Au-</w:t>
      </w:r>
      <w:proofErr w:type="spellStart"/>
      <w:r w:rsidR="00AB507D">
        <w:t>Ti</w:t>
      </w:r>
      <w:proofErr w:type="spellEnd"/>
      <w:r w:rsidR="00AB507D">
        <w:t xml:space="preserve"> cell hydrothermal apparatus in a water-to-rock ratio o</w:t>
      </w:r>
      <w:r w:rsidR="00EF255A">
        <w:t xml:space="preserve">f approximately 5:1.  Temperature was </w:t>
      </w:r>
      <w:r w:rsidR="00AB507D">
        <w:t xml:space="preserve">increased from 200 to 350 °C over the course of one month, </w:t>
      </w:r>
      <w:r w:rsidR="009D735B">
        <w:t>and</w:t>
      </w:r>
      <w:r w:rsidR="00AB507D">
        <w:t xml:space="preserve"> pressure </w:t>
      </w:r>
      <w:r w:rsidR="009D735B">
        <w:t xml:space="preserve">was maintained </w:t>
      </w:r>
      <w:r w:rsidR="008F7673">
        <w:t xml:space="preserve">at 350 bar.  </w:t>
      </w:r>
      <w:r w:rsidR="00014E3A">
        <w:t>Fluid s</w:t>
      </w:r>
      <w:r w:rsidR="00292502">
        <w:t xml:space="preserve">amples were </w:t>
      </w:r>
      <w:r w:rsidR="00C74016">
        <w:t>taken</w:t>
      </w:r>
      <w:r w:rsidR="00292502">
        <w:t xml:space="preserve"> at </w:t>
      </w:r>
      <w:r w:rsidR="00001CB9">
        <w:t>intervals</w:t>
      </w:r>
      <w:r w:rsidR="00292502">
        <w:t xml:space="preserve"> </w:t>
      </w:r>
      <w:r w:rsidR="004B5BA4">
        <w:t>and</w:t>
      </w:r>
      <w:r w:rsidR="00231774">
        <w:t xml:space="preserve"> </w:t>
      </w:r>
      <w:r w:rsidR="00292502">
        <w:t>a</w:t>
      </w:r>
      <w:r w:rsidR="003627B8">
        <w:t xml:space="preserve">queous species and methane </w:t>
      </w:r>
      <w:proofErr w:type="spellStart"/>
      <w:r w:rsidR="003627B8">
        <w:t>isotopologues</w:t>
      </w:r>
      <w:proofErr w:type="spellEnd"/>
      <w:r w:rsidR="003627B8">
        <w:t xml:space="preserve"> quantified.  </w:t>
      </w:r>
      <w:r w:rsidR="00AB507D">
        <w:t>Production of H</w:t>
      </w:r>
      <w:r w:rsidR="00AB507D" w:rsidRPr="00824E09">
        <w:rPr>
          <w:vertAlign w:val="subscript"/>
        </w:rPr>
        <w:t>2</w:t>
      </w:r>
      <w:r w:rsidR="00AB507D">
        <w:t>, CO</w:t>
      </w:r>
      <w:r w:rsidR="00AB507D" w:rsidRPr="00824E09">
        <w:rPr>
          <w:vertAlign w:val="subscript"/>
        </w:rPr>
        <w:t>2</w:t>
      </w:r>
      <w:r w:rsidR="00AB507D">
        <w:t xml:space="preserve">, alkanes, and alkenes was observed. </w:t>
      </w:r>
      <w:r w:rsidR="00382B59">
        <w:t xml:space="preserve"> </w:t>
      </w:r>
      <w:r w:rsidR="00AB507D">
        <w:t>Methane formed during the early stages of the experiment at 200 °C was primarily CH</w:t>
      </w:r>
      <w:r w:rsidR="00AB507D" w:rsidRPr="00AB507D">
        <w:rPr>
          <w:vertAlign w:val="subscript"/>
        </w:rPr>
        <w:t>4</w:t>
      </w:r>
      <w:r w:rsidR="00AB507D">
        <w:t xml:space="preserve"> with some CH</w:t>
      </w:r>
      <w:r w:rsidR="00AB507D" w:rsidRPr="00AB507D">
        <w:rPr>
          <w:vertAlign w:val="subscript"/>
        </w:rPr>
        <w:t>3</w:t>
      </w:r>
      <w:r w:rsidR="00EA3CDD">
        <w:t>D.  With progressively higher temperatures</w:t>
      </w:r>
      <w:r w:rsidR="00AB507D">
        <w:t xml:space="preserve">, increasing proportions of deuterated </w:t>
      </w:r>
      <w:proofErr w:type="spellStart"/>
      <w:r w:rsidR="00AB507D">
        <w:t>isotopologues</w:t>
      </w:r>
      <w:proofErr w:type="spellEnd"/>
      <w:r w:rsidR="00AB507D">
        <w:t xml:space="preserve"> were produced.  Near the end of the experiment, the concentration of CD</w:t>
      </w:r>
      <w:r w:rsidR="00AB507D" w:rsidRPr="00AB507D">
        <w:rPr>
          <w:vertAlign w:val="subscript"/>
        </w:rPr>
        <w:t>4</w:t>
      </w:r>
      <w:r w:rsidR="00AB507D">
        <w:t xml:space="preserve"> exceeded that of all other </w:t>
      </w:r>
      <w:proofErr w:type="spellStart"/>
      <w:r w:rsidR="00AB507D">
        <w:t>isotopologues</w:t>
      </w:r>
      <w:proofErr w:type="spellEnd"/>
      <w:r w:rsidR="00AB507D">
        <w:t xml:space="preserve"> combined. </w:t>
      </w:r>
      <w:r w:rsidR="00630B8E">
        <w:t xml:space="preserve"> </w:t>
      </w:r>
      <w:r w:rsidR="00AB507D">
        <w:t>These results suggest that competition between rates of kerogen-water isotopic exchange and natural gas generation may govern the D/H ratio of thermogenic gases.</w:t>
      </w:r>
      <w:r w:rsidR="00274571">
        <w:t xml:space="preserve">  Furthermore, </w:t>
      </w:r>
      <w:r w:rsidR="00E2314F">
        <w:t xml:space="preserve">hydrogenation of kerogen by water may yield hydrocarbons </w:t>
      </w:r>
      <w:r w:rsidR="002C284A">
        <w:t xml:space="preserve">in excess of those </w:t>
      </w:r>
      <w:r w:rsidR="00864BE2">
        <w:t>predicted by conventional</w:t>
      </w:r>
      <w:r w:rsidR="00E2314F">
        <w:t xml:space="preserve"> </w:t>
      </w:r>
      <w:r w:rsidR="00222792">
        <w:t>models of source rock maturation</w:t>
      </w:r>
      <w:r w:rsidR="00864BE2">
        <w:t xml:space="preserve"> in which hydrocarbon generation is limited by </w:t>
      </w:r>
      <w:r w:rsidR="00D9706E">
        <w:t xml:space="preserve">the amount of </w:t>
      </w:r>
      <w:r w:rsidR="00DD21C2">
        <w:t>organically bonded hydrogen</w:t>
      </w:r>
      <w:r w:rsidR="00274571">
        <w:t>.</w:t>
      </w:r>
    </w:p>
    <w:p w14:paraId="375722E8" w14:textId="77777777" w:rsidR="002A01F0" w:rsidRPr="008D00B4" w:rsidRDefault="002A01F0" w:rsidP="00837709"/>
    <w:p w14:paraId="60BDA671" w14:textId="50DDD776" w:rsidR="00693A0E" w:rsidRPr="008D00B4" w:rsidRDefault="00641423" w:rsidP="00BC188A">
      <w:r w:rsidRPr="008D00B4">
        <w:t xml:space="preserve">Abstract: </w:t>
      </w:r>
      <w:r w:rsidR="00DA4473">
        <w:t>176</w:t>
      </w:r>
      <w:bookmarkStart w:id="0" w:name="_GoBack"/>
      <w:bookmarkEnd w:id="0"/>
      <w:r w:rsidR="00C44805" w:rsidRPr="008D00B4">
        <w:t xml:space="preserve"> </w:t>
      </w:r>
      <w:r w:rsidR="002A01F0" w:rsidRPr="008D00B4">
        <w:t>words</w:t>
      </w:r>
    </w:p>
    <w:p w14:paraId="0FDB29D4" w14:textId="39D9E4F4" w:rsidR="00663DC1" w:rsidRPr="008D00B4" w:rsidRDefault="004230BA" w:rsidP="00BC188A">
      <w:r w:rsidRPr="008D00B4">
        <w:t xml:space="preserve">Main Text:  </w:t>
      </w:r>
      <w:r w:rsidR="00DA4473">
        <w:t>6568</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33C9C2FB" w14:textId="77777777" w:rsidR="004F6965" w:rsidRDefault="004F6965" w:rsidP="00BC188A">
      <w:pPr>
        <w:tabs>
          <w:tab w:val="clear" w:pos="360"/>
          <w:tab w:val="clear" w:pos="720"/>
          <w:tab w:val="clear" w:pos="10080"/>
        </w:tabs>
      </w:pPr>
    </w:p>
    <w:p w14:paraId="3BBC753E" w14:textId="77777777" w:rsidR="004F6965" w:rsidRDefault="004F6965" w:rsidP="004F6965">
      <w:pPr>
        <w:tabs>
          <w:tab w:val="clear" w:pos="360"/>
          <w:tab w:val="clear" w:pos="720"/>
          <w:tab w:val="clear" w:pos="10080"/>
          <w:tab w:val="left" w:pos="9312"/>
        </w:tabs>
      </w:pPr>
      <w:r>
        <w:t xml:space="preserve">Potential reviewers:  Katherine L. French, Justin Birdwell, Arndt </w:t>
      </w:r>
      <w:proofErr w:type="spellStart"/>
      <w:r>
        <w:t>Schimmelmann</w:t>
      </w:r>
      <w:proofErr w:type="spellEnd"/>
      <w:r>
        <w:t xml:space="preserve">, Alex Sessions, Michael </w:t>
      </w:r>
      <w:proofErr w:type="spellStart"/>
      <w:r>
        <w:t>Lewan</w:t>
      </w:r>
      <w:proofErr w:type="spellEnd"/>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069518C8" w:rsidR="0077152F" w:rsidRDefault="00121ABB" w:rsidP="0077152F">
      <w:r>
        <w:t>V</w:t>
      </w:r>
      <w:r w:rsidR="00816008">
        <w:t>ariation in</w:t>
      </w:r>
      <w:r w:rsidR="0077152F">
        <w:t xml:space="preserve"> </w:t>
      </w:r>
      <w:proofErr w:type="spellStart"/>
      <w:r w:rsidR="0077152F">
        <w:t>δD</w:t>
      </w:r>
      <w:proofErr w:type="spellEnd"/>
      <w:r w:rsidR="00E208E2">
        <w:t xml:space="preserve"> </w:t>
      </w:r>
      <w:r w:rsidR="0077152F">
        <w:t xml:space="preserve">values of thermogenic natural gases </w:t>
      </w:r>
      <w:r w:rsidR="00816008">
        <w:t>is</w:t>
      </w:r>
      <w:r w:rsidR="0077152F">
        <w:t xml:space="preserve"> often attributed to kinetically-controlled fractionation during pyrolysis of kerogen or oils. </w:t>
      </w:r>
      <w:r w:rsidR="00991182">
        <w:t xml:space="preserve">A </w:t>
      </w:r>
      <w:r w:rsidR="00816008">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C9673F">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C9673F">
        <w:rPr>
          <w:rFonts w:ascii="Cambria Math" w:hAnsi="Cambria Math" w:cs="Cambria Math"/>
        </w:rPr>
        <w:instrText>∼</w:instrText>
      </w:r>
      <w:r w:rsidR="00C9673F">
        <w:instrText>360</w:instrText>
      </w:r>
      <w:r w:rsidR="00C9673F">
        <w:rPr>
          <w:rFonts w:cs="Times New Roman"/>
        </w:rPr>
        <w:instrText> °</w:instrText>
      </w:r>
      <w:r w:rsidR="00C9673F">
        <w:instrText xml:space="preserve">C, our coupled </w:instrText>
      </w:r>
      <w:r w:rsidR="00C9673F">
        <w:rPr>
          <w:rFonts w:cs="Times New Roman"/>
        </w:rPr>
        <w:instrText>Δ</w:instrText>
      </w:r>
      <w:r w:rsidR="00C9673F">
        <w:instrText xml:space="preserve">12CH2D2 - </w:instrText>
      </w:r>
      <w:r w:rsidR="00C9673F">
        <w:rPr>
          <w:rFonts w:cs="Times New Roman"/>
        </w:rPr>
        <w:instrText>Δ</w:instrText>
      </w:r>
      <w:r w:rsidR="00C9673F">
        <w:instrText xml:space="preserve">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C9673F">
        <w:rPr>
          <w:rFonts w:ascii="Cambria Math" w:hAnsi="Cambria Math" w:cs="Cambria Math"/>
        </w:rPr>
        <w:instrText>∼</w:instrText>
      </w:r>
      <w:r w:rsidR="00C9673F">
        <w:instrText>350</w:instrText>
      </w:r>
      <w:r w:rsidR="00C9673F">
        <w:rPr>
          <w:rFonts w:cs="Times New Roman"/>
        </w:rPr>
        <w:instrText> °</w:instrText>
      </w:r>
      <w:r w:rsidR="00C9673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C9673F" w:rsidRPr="00C9673F">
        <w:rPr>
          <w:rFonts w:cs="Times New Roman"/>
        </w:rPr>
        <w:t>(Stolper et al., 2014, 2015; Wang et al., 2015; Douglas et al., 2017; Young et al., 2017; Shuai et al., 2018; Giunta et al., 2019; Labidi et al., 2020;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C9673F">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w:t>
      </w:r>
      <w:proofErr w:type="spellStart"/>
      <w:r w:rsidR="00604F71">
        <w:t>isotopologues</w:t>
      </w:r>
      <w:proofErr w:type="spellEnd"/>
      <w:r w:rsidR="00604F71">
        <w:t xml:space="preserve">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7D083C21"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 xml:space="preserve">This experiment is conceptually very similar to </w:t>
      </w:r>
      <w:r w:rsidR="00FB59BB">
        <w:t>ones</w:t>
      </w:r>
      <w:r w:rsidR="00297DB9">
        <w:t xml:space="preserv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w:t>
      </w:r>
      <w:r w:rsidR="00701A65">
        <w:t xml:space="preserve"> The experiments </w:t>
      </w:r>
      <w:r w:rsidR="005A3F1B">
        <w:t>in tho</w:t>
      </w:r>
      <w:r w:rsidR="00701A65">
        <w:t xml:space="preserve">se studies were designed </w:t>
      </w:r>
      <w:r w:rsidR="00701A65" w:rsidRPr="00701A65">
        <w:t>to track incorporation of D into bitumen and kerogen</w:t>
      </w:r>
      <w:r w:rsidR="00701A65">
        <w:t xml:space="preserve">. </w:t>
      </w:r>
      <w:r w:rsidR="00701A65" w:rsidRPr="00701A65">
        <w:t xml:space="preserve"> </w:t>
      </w:r>
      <w:r w:rsidR="00701A65">
        <w:t>N</w:t>
      </w:r>
      <w:r>
        <w:t xml:space="preserve">one of these workers quantified the extent of </w:t>
      </w:r>
      <w:proofErr w:type="spellStart"/>
      <w:r>
        <w:t>deuteration</w:t>
      </w:r>
      <w:proofErr w:type="spellEnd"/>
      <w:r>
        <w:t xml:space="preserve"> in the produced natural gases, though </w:t>
      </w:r>
      <w:proofErr w:type="spellStart"/>
      <w:r>
        <w:t>Lewan</w:t>
      </w:r>
      <w:proofErr w:type="spellEnd"/>
      <w:r>
        <w:t xml:space="preserve"> mentioned that methane formed in his experiments contained deuterium</w:t>
      </w:r>
      <w:r w:rsidR="00113F0E">
        <w:t xml:space="preserve"> </w:t>
      </w:r>
      <w:r w:rsidR="00297DB9">
        <w:t>[</w:t>
      </w:r>
      <w:proofErr w:type="spellStart"/>
      <w:r w:rsidR="00113F0E">
        <w:t>Lewan</w:t>
      </w:r>
      <w:proofErr w:type="spellEnd"/>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w:t>
      </w:r>
      <w:proofErr w:type="spellStart"/>
      <w:r w:rsidR="00113F0E">
        <w:t>Lewan</w:t>
      </w:r>
      <w:proofErr w:type="spellEnd"/>
      <w:r w:rsidR="00436C88">
        <w:t xml:space="preserve"> (</w:t>
      </w:r>
      <w:r w:rsidR="00113F0E">
        <w:t>pers. comm.</w:t>
      </w:r>
      <w:r w:rsidR="00436C88">
        <w:t>)</w:t>
      </w:r>
      <w:r w:rsidR="00297DB9">
        <w:t>]</w:t>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bookmarkStart w:id="1" w:name="_Ref93637555"/>
      <w:r>
        <w:t>Experimental methods</w:t>
      </w:r>
      <w:bookmarkEnd w:id="1"/>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xml:space="preserve">) through, followed by ~20 ml conc. </w:t>
      </w:r>
      <w:proofErr w:type="spellStart"/>
      <w:r w:rsidR="00DB1304">
        <w:t>HCl</w:t>
      </w:r>
      <w:proofErr w:type="spellEnd"/>
      <w:r w:rsidR="00DB1304">
        <w:t>,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The sample was kindly provided to J. Seewald by Keith F. M. Thompson (</w:t>
      </w:r>
      <w:proofErr w:type="spellStart"/>
      <w:r w:rsidR="00CA0640">
        <w:t>PetroSurveys</w:t>
      </w:r>
      <w:proofErr w:type="spellEnd"/>
      <w:r w:rsidR="00CA0640">
        <w:t xml:space="preserve">,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 xml:space="preserve">0.55%, </w:t>
      </w:r>
      <w:proofErr w:type="spellStart"/>
      <w:r w:rsidR="00FA022C" w:rsidRPr="001A0422">
        <w:t>Cardneaux</w:t>
      </w:r>
      <w:proofErr w:type="spellEnd"/>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w:t>
      </w:r>
      <w:proofErr w:type="spellStart"/>
      <w:r w:rsidR="00FA022C">
        <w:t>Cardneaux</w:t>
      </w:r>
      <w:proofErr w:type="spellEnd"/>
      <w:r w:rsidR="00FA022C">
        <w:t xml:space="preserve">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 xml:space="preserve">was powdered to &lt;250 </w:t>
      </w:r>
      <w:proofErr w:type="spellStart"/>
      <w:r w:rsidR="00824E09">
        <w:t>μm</w:t>
      </w:r>
      <w:proofErr w:type="spellEnd"/>
      <w:r w:rsidR="00824E09">
        <w:t xml:space="preserve"> and </w:t>
      </w:r>
      <w:proofErr w:type="spellStart"/>
      <w:r w:rsidR="00824E09">
        <w:t>Soxhlet</w:t>
      </w:r>
      <w:proofErr w:type="spellEnd"/>
      <w:r w:rsidR="00824E09">
        <w: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w:t>
      </w:r>
      <w:r w:rsidR="009C6DD3">
        <w:lastRenderedPageBreak/>
        <w:t xml:space="preserve">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A341A1">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 xml:space="preserve">O, 99% purity, Cambridge Isotope Laboratories, Inc.) containing some </w:t>
      </w:r>
      <w:proofErr w:type="spellStart"/>
      <w:r>
        <w:t>NaCl</w:t>
      </w:r>
      <w:proofErr w:type="spellEnd"/>
      <w:r>
        <w:t xml:space="preserve"> (0.497 </w:t>
      </w:r>
      <w:proofErr w:type="spellStart"/>
      <w:r>
        <w:t>mol</w:t>
      </w:r>
      <w:proofErr w:type="spellEnd"/>
      <w:r>
        <w:t xml:space="preserve">/kg). The added </w:t>
      </w:r>
      <w:proofErr w:type="spellStart"/>
      <w:r>
        <w:t>NaCl</w:t>
      </w:r>
      <w:proofErr w:type="spellEnd"/>
      <w:r>
        <w:t xml:space="preserve">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w:t>
      </w:r>
      <w:proofErr w:type="spellStart"/>
      <w:r w:rsidR="00BF56DF">
        <w:t>overpressurization</w:t>
      </w:r>
      <w:proofErr w:type="spellEnd"/>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A341A1">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42798290" w:rsidR="00824E09" w:rsidRDefault="00824E09" w:rsidP="00824E09">
      <w:r>
        <w:t xml:space="preserve">To monitor the fluid composition and the extent of </w:t>
      </w:r>
      <w:proofErr w:type="spellStart"/>
      <w:r>
        <w:t>deuteration</w:t>
      </w:r>
      <w:proofErr w:type="spellEnd"/>
      <w:r>
        <w:t xml:space="preserve">,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032CF978" w:rsidR="00824E09" w:rsidRPr="00C81A1E" w:rsidRDefault="00824E09" w:rsidP="005D7397">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w:t>
      </w:r>
      <w:r w:rsidR="005D7397">
        <w:t xml:space="preserve">coupled to an </w:t>
      </w:r>
      <w:r>
        <w:t xml:space="preserve">HP 5973 mass selective detector was used to determine the amount of </w:t>
      </w:r>
      <w:proofErr w:type="spellStart"/>
      <w:r>
        <w:t>deuteration</w:t>
      </w:r>
      <w:proofErr w:type="spellEnd"/>
      <w:r>
        <w:t xml:space="preserve"> in CH</w:t>
      </w:r>
      <w:r w:rsidRPr="008A0C80">
        <w:rPr>
          <w:vertAlign w:val="subscript"/>
        </w:rPr>
        <w:t>4</w:t>
      </w:r>
      <w:r>
        <w:t xml:space="preserve">. </w:t>
      </w:r>
      <w:r w:rsidR="00181004">
        <w:t xml:space="preserve"> M</w:t>
      </w:r>
      <w:r w:rsidR="005D7397">
        <w:t xml:space="preserve">ass spectrometer source and quadrupole analyzer temperatures were 230 and 150 °C, respectively, and mass spectra were </w:t>
      </w:r>
      <w:r w:rsidR="00181004">
        <w:t xml:space="preserve">recorded with an </w:t>
      </w:r>
      <w:r w:rsidR="005D7397">
        <w:t xml:space="preserve">electron </w:t>
      </w:r>
      <w:r w:rsidR="00CD1008">
        <w:t xml:space="preserve">impact (EI) ionization </w:t>
      </w:r>
      <w:r w:rsidR="005D7397">
        <w:t>energy</w:t>
      </w:r>
      <w:r w:rsidR="00181004">
        <w:t xml:space="preserve"> of </w:t>
      </w:r>
      <w:r w:rsidR="00181004" w:rsidRPr="00181004">
        <w:t>70 eV</w:t>
      </w:r>
      <w:r w:rsidR="005D7397">
        <w:t xml:space="preserve">. </w:t>
      </w:r>
      <w:r>
        <w:t xml:space="preserve">Ion currents were monitored at integral masses between </w:t>
      </w:r>
      <w:r w:rsidRPr="008A0C80">
        <w:rPr>
          <w:i/>
        </w:rPr>
        <w:t>m</w:t>
      </w:r>
      <w:r>
        <w:t>/</w:t>
      </w:r>
      <w:r w:rsidRPr="008A0C80">
        <w:rPr>
          <w:i/>
        </w:rPr>
        <w:t>z</w:t>
      </w:r>
      <w:r>
        <w:t xml:space="preserve"> 10 and 50. Extracted ion currents were quantified at </w:t>
      </w:r>
      <w:r w:rsidRPr="00E713CC">
        <w:rPr>
          <w:i/>
        </w:rPr>
        <w:lastRenderedPageBreak/>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proofErr w:type="spellStart"/>
      <w:r>
        <w:t>isotopologues</w:t>
      </w:r>
      <w:proofErr w:type="spellEnd"/>
      <w:r>
        <w:t xml:space="preserve">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w:t>
      </w:r>
      <w:r w:rsidR="0036008D">
        <w:t xml:space="preserve"> will</w:t>
      </w:r>
      <w:r w:rsidR="00C81A1E">
        <w:t xml:space="preserve"> refer to the </w:t>
      </w:r>
      <w:proofErr w:type="spellStart"/>
      <w:r w:rsidR="00C81A1E">
        <w:t>protiated</w:t>
      </w:r>
      <w:proofErr w:type="spellEnd"/>
      <w:r w:rsidR="00C81A1E">
        <w:t xml:space="preserve"> methane </w:t>
      </w:r>
      <w:proofErr w:type="spellStart"/>
      <w:r w:rsidR="00C81A1E">
        <w:t>isotopologue</w:t>
      </w:r>
      <w:proofErr w:type="spellEnd"/>
      <w:r w:rsidR="00C81A1E">
        <w:t xml:space="preserv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2A1E4287" w:rsidR="0077152F" w:rsidRDefault="00DE6F7C" w:rsidP="00DE6F7C">
      <w:pPr>
        <w:pStyle w:val="Heading1"/>
      </w:pPr>
      <w:r>
        <w:t>Results</w:t>
      </w:r>
      <w:r w:rsidR="00AD4EA5">
        <w:t xml:space="preserve"> and Discussion</w:t>
      </w:r>
    </w:p>
    <w:p w14:paraId="277DB54A" w14:textId="0240A541" w:rsidR="00DD6B70" w:rsidRDefault="00DD6B70" w:rsidP="00DE6F7C">
      <w:pPr>
        <w:pStyle w:val="Heading2"/>
      </w:pPr>
      <w:r>
        <w:t>Temperature and thermal maturity</w:t>
      </w:r>
    </w:p>
    <w:p w14:paraId="4FBCEBD4" w14:textId="10D74C11"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A341A1">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r w:rsidR="00391C07">
        <w:t>At time point #6, two aliquots were drawn, each in separate syringes and sampled into separate vials.</w:t>
      </w:r>
    </w:p>
    <w:p w14:paraId="6529A069" w14:textId="03D19E78" w:rsidR="00DD6B70" w:rsidRPr="00DD6B70" w:rsidRDefault="008815AC" w:rsidP="00DD6B70">
      <w:r>
        <w:t xml:space="preserve">Using the temperature history, we calculated </w:t>
      </w:r>
      <w:r w:rsidR="00DD6B70">
        <w:t>thermal maturity</w:t>
      </w:r>
      <w:r w:rsidRPr="008815AC">
        <w:t xml:space="preserve"> </w:t>
      </w:r>
      <w:r>
        <w:t>as a function of time</w:t>
      </w:r>
      <w:r w:rsidR="00DD6B70">
        <w:t xml:space="preserve"> </w:t>
      </w:r>
      <w:r w:rsidR="00B51AFC">
        <w:t>using</w:t>
      </w:r>
      <w:r w:rsidR="00DD6B70">
        <w:t xml:space="preserve"> </w:t>
      </w:r>
      <w:proofErr w:type="spellStart"/>
      <w:r w:rsidR="00304ECB">
        <w:t>EASY%Ro</w:t>
      </w:r>
      <w:proofErr w:type="spellEnd"/>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t xml:space="preserve">.  The estimated thermal maturities </w:t>
      </w:r>
      <w:r w:rsidR="00C7578A">
        <w:t xml:space="preserve">are plotted </w:t>
      </w:r>
      <w:r w:rsidR="00DD6B70">
        <w:t xml:space="preserve">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A341A1">
        <w:rPr>
          <w:b/>
          <w:noProof/>
        </w:rPr>
        <w:t>1</w:t>
      </w:r>
      <w:r w:rsidR="00DD6B70" w:rsidRPr="0070262E">
        <w:rPr>
          <w:b/>
        </w:rPr>
        <w:fldChar w:fldCharType="end"/>
      </w:r>
      <w:r w:rsidR="00DD6B70">
        <w:rPr>
          <w:b/>
        </w:rPr>
        <w:t>B</w:t>
      </w:r>
      <w:r w:rsidR="00DD6B70">
        <w:t xml:space="preserve">.  </w:t>
      </w:r>
      <w:r w:rsidR="008C5CAE">
        <w:t>W</w:t>
      </w:r>
      <w:r w:rsidR="00523EF7">
        <w:t>hile</w:t>
      </w:r>
      <w:r w:rsidR="007D6895">
        <w:t xml:space="preserve"> </w:t>
      </w:r>
      <w:r w:rsidR="00C00FE5">
        <w:t xml:space="preserve">the model predicts maturities of ~0.20 to 0.34% </w:t>
      </w:r>
      <w:r w:rsidR="00C00FE5">
        <w:rPr>
          <w:i/>
        </w:rPr>
        <w:t>R</w:t>
      </w:r>
      <w:r w:rsidR="00C00FE5">
        <w:rPr>
          <w:vertAlign w:val="subscript"/>
        </w:rPr>
        <w:t>o</w:t>
      </w:r>
      <w:r w:rsidR="00C00FE5">
        <w:t xml:space="preserve">-equivalent for time points </w:t>
      </w:r>
      <w:r w:rsidR="00F43CD7">
        <w:t>#</w:t>
      </w:r>
      <w:r w:rsidR="00C00FE5">
        <w:t>1 and 2</w:t>
      </w:r>
      <w:r w:rsidR="00E12669">
        <w:t xml:space="preserve"> (respectively) and </w:t>
      </w:r>
      <w:r w:rsidR="00A84975">
        <w:t>the data are plotted at these calculated maturities,</w:t>
      </w:r>
      <w:r w:rsidR="00C00FE5">
        <w:t xml:space="preserve"> </w:t>
      </w:r>
      <w:r w:rsidR="007D6895">
        <w:t>the</w:t>
      </w:r>
      <w:r w:rsidR="00523EF7">
        <w:t xml:space="preserve"> actual</w:t>
      </w:r>
      <w:r w:rsidR="007D6895">
        <w:t xml:space="preserve"> maturity </w:t>
      </w:r>
      <w:r w:rsidR="00523EF7">
        <w:t xml:space="preserve">at these time points can be no less than </w:t>
      </w:r>
      <w:r w:rsidR="007D6895">
        <w:t>0.4–0.</w:t>
      </w:r>
      <w:r w:rsidR="00706EE2">
        <w:t>5%</w:t>
      </w:r>
      <w:r w:rsidR="00A5451C">
        <w:t xml:space="preserve"> (</w:t>
      </w:r>
      <w:r w:rsidR="00523EF7">
        <w:t xml:space="preserve">the initial maturity of the </w:t>
      </w:r>
      <w:r w:rsidR="00886329">
        <w:t xml:space="preserve">Eagle Ford </w:t>
      </w:r>
      <w:r w:rsidR="00523EF7">
        <w:t>rock sample</w:t>
      </w:r>
      <w:r w:rsidR="00EE51AD">
        <w:t>,</w:t>
      </w:r>
      <w:r w:rsidR="00A5451C">
        <w:t xml:space="preserve"> </w:t>
      </w:r>
      <w:r w:rsidR="007D6895">
        <w:t xml:space="preserve">see </w:t>
      </w:r>
      <w:r w:rsidR="007D6895" w:rsidRPr="007D6895">
        <w:t>§</w:t>
      </w:r>
      <w:r w:rsidR="007D6895">
        <w:fldChar w:fldCharType="begin"/>
      </w:r>
      <w:r w:rsidR="007D6895">
        <w:instrText xml:space="preserve"> REF _Ref93637555 \r \h </w:instrText>
      </w:r>
      <w:r w:rsidR="007D6895">
        <w:fldChar w:fldCharType="separate"/>
      </w:r>
      <w:r w:rsidR="00A341A1">
        <w:t>2.1</w:t>
      </w:r>
      <w:r w:rsidR="007D6895">
        <w:fldChar w:fldCharType="end"/>
      </w:r>
      <w:r w:rsidR="007D6895">
        <w:t>)</w:t>
      </w:r>
      <w:r w:rsidR="00523EF7">
        <w:t>.</w:t>
      </w:r>
      <w:r w:rsidR="00E12669">
        <w:t xml:space="preserve"> </w:t>
      </w:r>
      <w:r w:rsidR="007C2204">
        <w:t xml:space="preserve"> </w:t>
      </w:r>
      <w:r w:rsidR="00EC5AF3">
        <w:t>The difference between the plotted and actual %</w:t>
      </w:r>
      <w:r w:rsidR="00EC5AF3">
        <w:rPr>
          <w:i/>
        </w:rPr>
        <w:t>R</w:t>
      </w:r>
      <w:r w:rsidR="00EC5AF3">
        <w:rPr>
          <w:vertAlign w:val="subscript"/>
        </w:rPr>
        <w:t>o</w:t>
      </w:r>
      <w:r w:rsidR="00EC5AF3">
        <w:t xml:space="preserve"> values</w:t>
      </w:r>
      <w:r w:rsidR="00B0201C">
        <w:t xml:space="preserve"> </w:t>
      </w:r>
      <w:r w:rsidR="00EC5AF3">
        <w:t>is</w:t>
      </w:r>
      <w:r w:rsidR="00895EA2">
        <w:t xml:space="preserve"> somewhat</w:t>
      </w:r>
      <w:r w:rsidR="00EC5AF3">
        <w:t xml:space="preserve"> immaterial</w:t>
      </w:r>
      <w:r w:rsidR="00895EA2">
        <w:t xml:space="preserve">; what is key is </w:t>
      </w:r>
      <w:r w:rsidR="00EA269B">
        <w:t xml:space="preserve">that time </w:t>
      </w:r>
      <w:proofErr w:type="gramStart"/>
      <w:r w:rsidR="00EA269B">
        <w:t>points</w:t>
      </w:r>
      <w:proofErr w:type="gramEnd"/>
      <w:r w:rsidR="00EA269B">
        <w:t xml:space="preserve"> #1 and 2 represent </w:t>
      </w:r>
      <w:r w:rsidR="00CB6545">
        <w:t xml:space="preserve">kerogen that has </w:t>
      </w:r>
      <w:r w:rsidR="006B4E3E">
        <w:t>undergone</w:t>
      </w:r>
      <w:r w:rsidR="00EA269B">
        <w:t xml:space="preserve"> only incipient organic metamorphism.  </w:t>
      </w:r>
      <w:r w:rsidR="007D6895">
        <w:t xml:space="preserve">Maturities encountered in </w:t>
      </w:r>
      <w:r w:rsidR="00E12669">
        <w:t xml:space="preserve">remainder of </w:t>
      </w:r>
      <w:r w:rsidR="007D6895">
        <w:t xml:space="preserve">the experiment spanned the entire range of the oil window </w:t>
      </w:r>
      <w:r w:rsidR="007D6895">
        <w:fldChar w:fldCharType="begin"/>
      </w:r>
      <w:r w:rsidR="007D6895">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7D6895">
        <w:fldChar w:fldCharType="separate"/>
      </w:r>
      <w:r w:rsidR="007D6895" w:rsidRPr="007A4BCB">
        <w:rPr>
          <w:rFonts w:cs="Times New Roman"/>
          <w:szCs w:val="24"/>
        </w:rPr>
        <w:t xml:space="preserve">(ca. 0.5% to 1.3% </w:t>
      </w:r>
      <w:r w:rsidR="007D6895" w:rsidRPr="007A4BCB">
        <w:rPr>
          <w:rFonts w:cs="Times New Roman"/>
          <w:i/>
          <w:iCs/>
          <w:szCs w:val="24"/>
        </w:rPr>
        <w:t>R</w:t>
      </w:r>
      <w:r w:rsidR="007D6895" w:rsidRPr="007A4BCB">
        <w:rPr>
          <w:rFonts w:cs="Times New Roman"/>
          <w:szCs w:val="24"/>
          <w:vertAlign w:val="subscript"/>
        </w:rPr>
        <w:t>o</w:t>
      </w:r>
      <w:r w:rsidR="007D6895" w:rsidRPr="007A4BCB">
        <w:rPr>
          <w:rFonts w:cs="Times New Roman"/>
          <w:szCs w:val="24"/>
        </w:rPr>
        <w:t>-equivalent; Burnham, 2019)</w:t>
      </w:r>
      <w:r w:rsidR="007D6895">
        <w:fldChar w:fldCharType="end"/>
      </w:r>
      <w:r w:rsidR="003669EB">
        <w:t xml:space="preserve">.  The equivalent maturity at the </w:t>
      </w:r>
      <w:r w:rsidR="00F47365">
        <w:t>final</w:t>
      </w:r>
      <w:r w:rsidR="00D875FF">
        <w:t xml:space="preserve"> </w:t>
      </w:r>
      <w:r w:rsidR="00F47365">
        <w:t xml:space="preserve">time point </w:t>
      </w:r>
      <w:r w:rsidR="00D875FF">
        <w:t>(</w:t>
      </w:r>
      <w:r w:rsidR="00F47365">
        <w:t>#9</w:t>
      </w:r>
      <w:r w:rsidR="00D875FF">
        <w:t xml:space="preserve">) </w:t>
      </w:r>
      <w:r w:rsidR="003669EB">
        <w:t xml:space="preserve">is </w:t>
      </w:r>
      <w:r w:rsidR="00F47365">
        <w:t>1.27%</w:t>
      </w:r>
      <w:r w:rsidR="007D6895">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217232DB"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A341A1">
        <w:rPr>
          <w:b/>
          <w:noProof/>
        </w:rPr>
        <w:t>2</w:t>
      </w:r>
      <w:r w:rsidR="00294B58">
        <w:rPr>
          <w:b/>
        </w:rPr>
        <w:fldChar w:fldCharType="end"/>
      </w:r>
      <w:r>
        <w:t xml:space="preserve">. </w:t>
      </w:r>
      <w:r w:rsidR="008B5DA7">
        <w:t xml:space="preserve"> </w:t>
      </w:r>
      <w:r>
        <w:t>Concentrations of H</w:t>
      </w:r>
      <w:r w:rsidRPr="00A60D8A">
        <w:rPr>
          <w:vertAlign w:val="subscript"/>
        </w:rPr>
        <w:t>2</w:t>
      </w:r>
      <w:r>
        <w:t xml:space="preserve"> increased from undetectable (&lt;10 </w:t>
      </w:r>
      <w:proofErr w:type="spellStart"/>
      <w:r>
        <w:t>μmol</w:t>
      </w:r>
      <w:proofErr w:type="spellEnd"/>
      <w:r>
        <w:t xml:space="preserve">/kg) to up to 0.8 </w:t>
      </w:r>
      <w:proofErr w:type="spellStart"/>
      <w:r>
        <w:t>mmol</w:t>
      </w:r>
      <w:proofErr w:type="spellEnd"/>
      <w:r>
        <w:t>/kg at the end of the experiment</w:t>
      </w:r>
      <w:r w:rsidR="00386EDE">
        <w:t>, rising with each temperature</w:t>
      </w:r>
      <w:r w:rsidR="00916D2C">
        <w:t xml:space="preserve"> step</w:t>
      </w:r>
      <w:r>
        <w:t xml:space="preserve">. </w:t>
      </w:r>
      <w:r w:rsidR="008B5DA7">
        <w:t xml:space="preserve"> </w:t>
      </w:r>
      <w:r w:rsidR="0088425B">
        <w:t xml:space="preserve">The </w:t>
      </w:r>
      <w:r>
        <w:t>H</w:t>
      </w:r>
      <w:r w:rsidRPr="00A60D8A">
        <w:rPr>
          <w:vertAlign w:val="subscript"/>
        </w:rPr>
        <w:t>2</w:t>
      </w:r>
      <w:r>
        <w:t xml:space="preserve"> </w:t>
      </w:r>
      <w:r w:rsidR="0088425B">
        <w:t xml:space="preserve">concentration </w:t>
      </w:r>
      <w:r w:rsidR="00EA563A">
        <w:t xml:space="preserve">also </w:t>
      </w:r>
      <w:r w:rsidR="00D4205A">
        <w:t>rose</w:t>
      </w:r>
      <w:r w:rsidR="00EA563A">
        <w:t xml:space="preserve"> </w:t>
      </w:r>
      <w:r w:rsidR="00E72B2A">
        <w:t xml:space="preserve">slightly </w:t>
      </w:r>
      <w:r w:rsidR="00082FF0">
        <w:t>between the beginning and end of</w:t>
      </w:r>
      <w:r>
        <w:t xml:space="preserve"> </w:t>
      </w:r>
      <w:r w:rsidR="008C0676">
        <w:t>each temperature stage</w:t>
      </w:r>
      <w:r>
        <w:t xml:space="preserve"> of the experiment. </w:t>
      </w:r>
      <w:r w:rsidR="00584DEE">
        <w:t xml:space="preserve">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A341A1">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w:t>
      </w:r>
      <w:proofErr w:type="spellStart"/>
      <w:r w:rsidR="0049659E">
        <w:t>thermolytic</w:t>
      </w:r>
      <w:proofErr w:type="spellEnd"/>
      <w:r w:rsidR="0049659E">
        <w:t xml:space="preserve">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 xml:space="preserve">Concentrations of alkenes consistent with </w:t>
      </w:r>
      <w:r w:rsidR="00BD3875">
        <w:lastRenderedPageBreak/>
        <w:t>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w:t>
      </w:r>
      <w:proofErr w:type="spellStart"/>
      <w:r w:rsidR="00BD3875">
        <w:t>mol</w:t>
      </w:r>
      <w:proofErr w:type="spellEnd"/>
      <w:r w:rsidR="00BD3875">
        <w:t>/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232271B5" w:rsidR="00BA1AD8" w:rsidRDefault="00D543DD" w:rsidP="00DE6F7C">
      <w:r>
        <w:rPr>
          <w:rFonts w:asciiTheme="majorHAnsi" w:hAnsiTheme="majorHAnsi" w:cstheme="majorHAnsi"/>
        </w:rPr>
        <w:t>Evidence from hydrothermal experiments suggests that metastable</w:t>
      </w:r>
      <w:r w:rsidR="00444EA0">
        <w:rPr>
          <w:rFonts w:asciiTheme="majorHAnsi" w:hAnsiTheme="majorHAnsi" w:cstheme="majorHAnsi"/>
        </w:rPr>
        <w:t>, reversible</w:t>
      </w:r>
      <w:r>
        <w:rPr>
          <w:rFonts w:asciiTheme="majorHAnsi" w:hAnsiTheme="majorHAnsi" w:cstheme="majorHAnsi"/>
        </w:rPr>
        <w:t xml:space="preserv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redox conditions characterizing hydrothermal maturation of </w:t>
      </w:r>
      <w:r w:rsidR="00F146C6">
        <w:t xml:space="preserve">organic-rich </w:t>
      </w:r>
      <w:proofErr w:type="spellStart"/>
      <w:r w:rsidR="00F146C6">
        <w:t>mudrocks</w:t>
      </w:r>
      <w:proofErr w:type="spellEnd"/>
      <w:r w:rsidR="00CF77B0">
        <w:t xml:space="preserve">.  </w:t>
      </w:r>
    </w:p>
    <w:p w14:paraId="73A8DBC5" w14:textId="08168648"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w:t>
      </w:r>
      <w:r w:rsidR="00F643EB">
        <w:rPr>
          <w:rFonts w:asciiTheme="majorHAnsi" w:hAnsiTheme="majorHAnsi" w:cstheme="majorHAnsi"/>
        </w:rPr>
        <w:t>certain conditions</w:t>
      </w:r>
      <w:r w:rsidR="00FB5DE2" w:rsidRPr="004A21F1">
        <w:rPr>
          <w:rFonts w:asciiTheme="majorHAnsi" w:hAnsiTheme="majorHAnsi" w:cstheme="majorHAnsi"/>
        </w:rPr>
        <w:t xml:space="preserve">, generally </w:t>
      </w:r>
      <w:r w:rsidR="00F643EB">
        <w:rPr>
          <w:rFonts w:asciiTheme="majorHAnsi" w:hAnsiTheme="majorHAnsi" w:cstheme="majorHAnsi"/>
        </w:rPr>
        <w:t>requiring the absence of water or other poisons</w:t>
      </w:r>
      <w:r w:rsidR="00FB5DE2" w:rsidRPr="004A21F1">
        <w:rPr>
          <w:rFonts w:asciiTheme="majorHAnsi" w:hAnsiTheme="majorHAnsi" w:cstheme="majorHAnsi"/>
        </w:rPr>
        <w:t xml:space="preserve">,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in flexible-cell Au-</w:t>
      </w:r>
      <w:proofErr w:type="spellStart"/>
      <w:r w:rsidR="0016068B">
        <w:rPr>
          <w:rFonts w:asciiTheme="majorHAnsi" w:hAnsiTheme="majorHAnsi" w:cstheme="majorHAnsi"/>
        </w:rPr>
        <w:t>Ti</w:t>
      </w:r>
      <w:proofErr w:type="spellEnd"/>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rsidRPr="00351590">
        <w:rPr>
          <w:color w:val="FF0000"/>
        </w:rPr>
        <w:t xml:space="preserve"> </w:t>
      </w:r>
      <w:r w:rsidR="00396FA1">
        <w:t xml:space="preserve"> </w:t>
      </w: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63F66282"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A341A1">
        <w:rPr>
          <w:b/>
          <w:noProof/>
        </w:rPr>
        <w:t>4</w:t>
      </w:r>
      <w:r>
        <w:rPr>
          <w:b/>
        </w:rPr>
        <w:fldChar w:fldCharType="end"/>
      </w:r>
      <w:r w:rsidR="006A47EB">
        <w:t xml:space="preserve">.  Relative </w:t>
      </w:r>
      <w:r w:rsidR="00F84E30">
        <w:t>f</w:t>
      </w:r>
      <w:r w:rsidR="00124E29">
        <w:t xml:space="preserve">ragment intensities were similar to those determined </w:t>
      </w:r>
      <w:r w:rsidR="00C24A93">
        <w:t xml:space="preserve">in early studies from the U.S. National Bureau of Standards </w:t>
      </w:r>
      <w:r w:rsidR="00C24A93">
        <w:fldChar w:fldCharType="begin"/>
      </w:r>
      <w:r w:rsidR="00C24A93">
        <w:instrText xml:space="preserve"> ADDIN ZOTERO_ITEM CSL_CITATION {"citationID":"MwwyA28c","properties":{"formattedCitation":"(Dibeler and Mohler, 1950; Mohler et al., 1958)","plainCitation":"(Dibeler and Mohler, 1950; Mohler et al., 1958)","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id":1903,"uris":["http://zotero.org/users/local/pytFPmJs/items/MHR89QVE"],"uri":["http://zotero.org/users/local/pytFPmJs/items/MHR89QVE"],"itemData":{"id":1903,"type":"article-journal","title":"Redetermination of Mass Spectra of Deuteromethanes","container-title":"Journal of research of the National Bureau of Standards","page":"171–172","volume":"61","issue":"3","author":[{"family":"Mohler","given":"Fred L"},{"family":"Dibeler","given":"Vernon H"},{"family":"Quinn","given":"Edith"}],"issued":{"date-parts":[["1958"]]}}}],"schema":"https://github.com/citation-style-language/schema/raw/master/csl-citation.json"} </w:instrText>
      </w:r>
      <w:r w:rsidR="00C24A93">
        <w:fldChar w:fldCharType="separate"/>
      </w:r>
      <w:r w:rsidR="00C24A93" w:rsidRPr="00C24A93">
        <w:rPr>
          <w:rFonts w:cs="Times New Roman"/>
        </w:rPr>
        <w:t>(</w:t>
      </w:r>
      <w:proofErr w:type="spellStart"/>
      <w:r w:rsidR="00C24A93" w:rsidRPr="00C24A93">
        <w:rPr>
          <w:rFonts w:cs="Times New Roman"/>
        </w:rPr>
        <w:t>Dibeler</w:t>
      </w:r>
      <w:proofErr w:type="spellEnd"/>
      <w:r w:rsidR="00C24A93" w:rsidRPr="00C24A93">
        <w:rPr>
          <w:rFonts w:cs="Times New Roman"/>
        </w:rPr>
        <w:t xml:space="preserve"> and </w:t>
      </w:r>
      <w:proofErr w:type="spellStart"/>
      <w:r w:rsidR="00C24A93" w:rsidRPr="00C24A93">
        <w:rPr>
          <w:rFonts w:cs="Times New Roman"/>
        </w:rPr>
        <w:t>Mohler</w:t>
      </w:r>
      <w:proofErr w:type="spellEnd"/>
      <w:r w:rsidR="00C24A93" w:rsidRPr="00C24A93">
        <w:rPr>
          <w:rFonts w:cs="Times New Roman"/>
        </w:rPr>
        <w:t xml:space="preserve">, 1950; </w:t>
      </w:r>
      <w:proofErr w:type="spellStart"/>
      <w:r w:rsidR="00C24A93" w:rsidRPr="00C24A93">
        <w:rPr>
          <w:rFonts w:cs="Times New Roman"/>
        </w:rPr>
        <w:t>Mohler</w:t>
      </w:r>
      <w:proofErr w:type="spellEnd"/>
      <w:r w:rsidR="00C24A93" w:rsidRPr="00C24A93">
        <w:rPr>
          <w:rFonts w:cs="Times New Roman"/>
        </w:rPr>
        <w:t xml:space="preserve"> et al., 1958)</w:t>
      </w:r>
      <w:r w:rsidR="00C24A93">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A341A1">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1FEEE1DE"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FD2D4B">
        <w:rPr>
          <w:rStyle w:val="FootnoteReference"/>
        </w:rPr>
        <w:footnoteReference w:id="2"/>
      </w:r>
      <w:r w:rsidR="00ED6AD8">
        <w:t xml:space="preserve"> </w:t>
      </w:r>
      <w:r w:rsidR="000C1585">
        <w:t xml:space="preserve"> Estimated </w:t>
      </w:r>
      <w:r w:rsidR="00DD2CFC">
        <w:t>fractional</w:t>
      </w:r>
      <w:r w:rsidR="00ED6AD8">
        <w:t xml:space="preserve"> abundances of methane-</w:t>
      </w:r>
      <w:r w:rsidR="00ED6AD8">
        <w:rPr>
          <w:i/>
        </w:rPr>
        <w:t>d</w:t>
      </w:r>
      <w:r w:rsidR="00ED6AD8">
        <w:t xml:space="preserve"> </w:t>
      </w:r>
      <w:proofErr w:type="spellStart"/>
      <w:r w:rsidR="00ED6AD8">
        <w:t>isotopologues</w:t>
      </w:r>
      <w:proofErr w:type="spellEnd"/>
      <w:r w:rsidR="000C1585">
        <w:t xml:space="preserve"> </w:t>
      </w:r>
      <w:r w:rsidR="00D936D0">
        <w:t xml:space="preserve">at each time point </w:t>
      </w:r>
      <w:r w:rsidR="000C1585">
        <w:t xml:space="preserve">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A341A1">
        <w:rPr>
          <w:b/>
          <w:noProof/>
        </w:rPr>
        <w:t>5</w:t>
      </w:r>
      <w:r w:rsidR="000C1585" w:rsidRPr="00ED6AD8">
        <w:rPr>
          <w:b/>
        </w:rPr>
        <w:fldChar w:fldCharType="end"/>
      </w:r>
      <w:r w:rsidR="000C1585">
        <w:rPr>
          <w:b/>
        </w:rPr>
        <w:t>A</w:t>
      </w:r>
      <w:r w:rsidR="00ED6AD8">
        <w:t>.</w:t>
      </w:r>
      <w:r w:rsidR="00807EED" w:rsidRPr="00691B59">
        <w:rPr>
          <w:rStyle w:val="FootnoteReference"/>
        </w:rPr>
        <w:footnoteReference w:id="3"/>
      </w:r>
      <w:r w:rsidR="00ED6AD8">
        <w:t xml:space="preserve">  </w:t>
      </w:r>
      <w:r w:rsidR="00A6578D">
        <w:t>While</w:t>
      </w:r>
      <w:r w:rsidR="00C34941">
        <w:t xml:space="preserve"> is not straightforward </w:t>
      </w:r>
      <w:r w:rsidR="001F1BAD">
        <w:t>to quantify</w:t>
      </w:r>
      <w:r w:rsidR="00C34941">
        <w:t xml:space="preserve"> the uncertainty in </w:t>
      </w:r>
      <w:r w:rsidR="00A77CA7">
        <w:t>t</w:t>
      </w:r>
      <w:r w:rsidR="00227173">
        <w:t xml:space="preserve">hese </w:t>
      </w:r>
      <w:r w:rsidR="00BF303B">
        <w:t>fractional</w:t>
      </w:r>
      <w:r w:rsidR="00227173">
        <w:t xml:space="preserve"> </w:t>
      </w:r>
      <w:r w:rsidR="00A77CA7">
        <w:t>abundances</w:t>
      </w:r>
      <w:r w:rsidR="00C34941">
        <w:t>,</w:t>
      </w:r>
      <w:r w:rsidR="001F1BAD">
        <w:t xml:space="preserve"> comparison of </w:t>
      </w:r>
      <w:r w:rsidR="004A40E8">
        <w:t xml:space="preserve">the </w:t>
      </w:r>
      <w:r w:rsidR="00E52723">
        <w:t>calculated results</w:t>
      </w:r>
      <w:r w:rsidR="004A40E8">
        <w:t xml:space="preserve"> for </w:t>
      </w:r>
      <w:r w:rsidR="001F1BAD">
        <w:t xml:space="preserve">samples </w:t>
      </w:r>
      <w:r w:rsidR="00AA1AB2">
        <w:t xml:space="preserve">#6(1) and </w:t>
      </w:r>
      <w:r w:rsidR="001F1BAD" w:rsidRPr="001F1BAD">
        <w:t>6(2)</w:t>
      </w:r>
      <w:r w:rsidR="00AF69A2">
        <w:t xml:space="preserve"> </w:t>
      </w:r>
      <w:r w:rsidR="00BA0E2E">
        <w:t xml:space="preserve">suggests </w:t>
      </w:r>
      <w:r w:rsidR="00A6578D">
        <w:t>the random error</w:t>
      </w:r>
      <w:r w:rsidR="00BA0E2E">
        <w:t xml:space="preserve"> is </w:t>
      </w:r>
      <w:r w:rsidR="00543A03">
        <w:t xml:space="preserve">probably </w:t>
      </w:r>
      <w:r w:rsidR="00BA0E2E">
        <w:t>not large</w:t>
      </w:r>
      <w:r w:rsidR="001F1BAD">
        <w:t>.</w:t>
      </w:r>
      <w:r w:rsidR="00FD2D4B">
        <w:t xml:space="preserve">  Some systematic error is likely present as we did not correct the mass spectra for the </w:t>
      </w:r>
      <w:r w:rsidR="00FD2D4B">
        <w:rPr>
          <w:vertAlign w:val="superscript"/>
        </w:rPr>
        <w:t>13</w:t>
      </w:r>
      <w:r w:rsidR="00FD2D4B">
        <w:t>C</w:t>
      </w:r>
      <w:r w:rsidR="00F031D0">
        <w:t xml:space="preserve"> </w:t>
      </w:r>
      <w:r w:rsidR="00FD2D4B">
        <w:t xml:space="preserve">isotope or for </w:t>
      </w:r>
      <w:r w:rsidR="00FD2D4B">
        <w:lastRenderedPageBreak/>
        <w:t xml:space="preserve">isotopic impurities in the standards.  </w:t>
      </w:r>
      <w:r w:rsidR="00BF303B">
        <w:t>Fractional</w:t>
      </w:r>
      <w:r w:rsidR="00ED6AD8">
        <w:t xml:space="preserve"> abundances</w:t>
      </w:r>
      <w:r w:rsidR="00110359">
        <w:t xml:space="preserve"> </w:t>
      </w:r>
      <w:r w:rsidR="009A348E">
        <w:t>for each</w:t>
      </w:r>
      <w:r w:rsidR="00110359">
        <w:t xml:space="preserve"> </w:t>
      </w:r>
      <w:r w:rsidR="009A348E">
        <w:t xml:space="preserve">of the </w:t>
      </w:r>
      <w:proofErr w:type="spellStart"/>
      <w:r w:rsidR="00110359">
        <w:t>isotopologues</w:t>
      </w:r>
      <w:proofErr w:type="spellEnd"/>
      <w:r w:rsidR="00ED6AD8">
        <w:t xml:space="preserve">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A341A1">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w:t>
      </w:r>
      <w:r w:rsidR="000B622A">
        <w:t xml:space="preserve"> relative</w:t>
      </w:r>
      <w:r w:rsidR="0049505B">
        <w:t xml:space="preserv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A341A1">
        <w:rPr>
          <w:b/>
          <w:noProof/>
        </w:rPr>
        <w:t>6</w:t>
      </w:r>
      <w:r w:rsidR="00ED126F">
        <w:rPr>
          <w:b/>
        </w:rPr>
        <w:fldChar w:fldCharType="end"/>
      </w:r>
      <w:r w:rsidR="00ED126F">
        <w:t>.</w:t>
      </w:r>
      <w:r w:rsidR="00D54411">
        <w:t xml:space="preserve">  </w:t>
      </w:r>
    </w:p>
    <w:p w14:paraId="4F65AED5" w14:textId="12710E89"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A341A1">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A341A1">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w:t>
      </w:r>
      <w:r w:rsidR="00C648BC">
        <w:t xml:space="preserve"> by this </w:t>
      </w:r>
      <w:r w:rsidR="000101FE">
        <w:t>time</w:t>
      </w:r>
      <w:r>
        <w:t>. A</w:t>
      </w:r>
      <w:r w:rsidR="00700B2E">
        <w:t xml:space="preserve">s discussed above, </w:t>
      </w:r>
      <w:proofErr w:type="spellStart"/>
      <w:r w:rsidR="00573E03">
        <w:t>uncatalyzed</w:t>
      </w:r>
      <w:proofErr w:type="spellEnd"/>
      <w:r>
        <w:t xml:space="preserve"> CH</w:t>
      </w:r>
      <w:r w:rsidRPr="0043165F">
        <w:rPr>
          <w:vertAlign w:val="subscript"/>
        </w:rPr>
        <w:t>4</w:t>
      </w:r>
      <w:r>
        <w:t>–</w:t>
      </w:r>
      <w:r w:rsidR="00700B2E">
        <w:t>D</w:t>
      </w:r>
      <w:r w:rsidRPr="0043165F">
        <w:rPr>
          <w:vertAlign w:val="subscript"/>
        </w:rPr>
        <w:t>2</w:t>
      </w:r>
      <w:r>
        <w:t>O isotopic exchange</w:t>
      </w:r>
      <w:r w:rsidR="007417F6">
        <w:t xml:space="preserve"> </w:t>
      </w:r>
      <w:r w:rsidR="000307B6">
        <w:t>occurs over</w:t>
      </w:r>
      <w:r w:rsidR="00700B2E">
        <w:t xml:space="preserve"> </w:t>
      </w:r>
      <w:r w:rsidR="000307B6">
        <w:t xml:space="preserve">a </w:t>
      </w:r>
      <w:r w:rsidR="00CC4E19">
        <w:t xml:space="preserve">much </w:t>
      </w:r>
      <w:r w:rsidR="00700B2E">
        <w:t xml:space="preserve">longer timescales </w:t>
      </w:r>
      <w:r w:rsidR="00573E03">
        <w:t xml:space="preserve">than </w:t>
      </w:r>
      <w:r w:rsidR="00CC4E19">
        <w:t xml:space="preserve">the duration of laboratory </w:t>
      </w:r>
      <w:r w:rsidR="00573E03">
        <w:t xml:space="preserve">experiments </w:t>
      </w:r>
      <w:r w:rsidR="00700B2E">
        <w:t>at these temperatures</w:t>
      </w:r>
      <w:r w:rsidR="007E1ED4">
        <w:fldChar w:fldCharType="begin"/>
      </w:r>
      <w:r w:rsidR="00A341A1">
        <w:instrText xml:space="preserve"> ADDIN ZOTERO_ITEM CSL_CITATION {"citationID":"PagmrXOO","properties":{"unsorted":true,"formattedCitation":"(Reeves et al., 2012; Wang et al., 2018; Turner et al., under review)","plainCitation":"(Reeves et al., 2012; Wang et al., 2018; Turner et al., under review)","dontUpdate":true,"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7E1ED4">
        <w:fldChar w:fldCharType="separate"/>
      </w:r>
      <w:r w:rsidR="007E1ED4">
        <w:fldChar w:fldCharType="end"/>
      </w:r>
      <w:r>
        <w:t xml:space="preserve">. </w:t>
      </w:r>
      <w:r w:rsidR="00573E03">
        <w:t xml:space="preserve"> There is a possibility of </w:t>
      </w:r>
      <w:r w:rsidR="004B7A67">
        <w:t>mineral catalysis</w:t>
      </w:r>
      <w:r w:rsidR="00573E03">
        <w:t xml:space="preserve"> on the surfaces of the source rock </w:t>
      </w:r>
      <w:r w:rsidR="00B9373F">
        <w:t xml:space="preserve">powder used in the experiment, which we </w:t>
      </w:r>
      <w:r w:rsidR="00573E03">
        <w:t xml:space="preserve">cannot rule out given the setup of our experiment.  However, the minimal degree of isotopic exchange observed by Reeves et al. </w:t>
      </w:r>
      <w:r w:rsidR="00573E03">
        <w:fldChar w:fldCharType="begin"/>
      </w:r>
      <w:r w:rsidR="00573E03">
        <w:instrText xml:space="preserve"> ADDIN ZOTERO_ITEM CSL_CITATION {"citationID":"AfEZDm7b","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573E03">
        <w:fldChar w:fldCharType="separate"/>
      </w:r>
      <w:r w:rsidR="00573E03" w:rsidRPr="00CA4F78">
        <w:rPr>
          <w:rFonts w:cs="Times New Roman"/>
        </w:rPr>
        <w:t>(2012)</w:t>
      </w:r>
      <w:r w:rsidR="00573E03">
        <w:fldChar w:fldCharType="end"/>
      </w:r>
      <w:r w:rsidR="00573E03">
        <w:t xml:space="preserve"> at temperatures of 323 °C and timescales of ~1 year in the presence of minerals (pyri</w:t>
      </w:r>
      <w:r w:rsidR="00AE17F6">
        <w:t xml:space="preserve">te, </w:t>
      </w:r>
      <w:proofErr w:type="spellStart"/>
      <w:r w:rsidR="00AE17F6">
        <w:t>pyrrhotite</w:t>
      </w:r>
      <w:proofErr w:type="spellEnd"/>
      <w:r w:rsidR="00AE17F6">
        <w:t xml:space="preserve">, and magnetite) suggests that </w:t>
      </w:r>
      <w:r w:rsidR="00573E03">
        <w:t>direct exchange of CH</w:t>
      </w:r>
      <w:r w:rsidR="00573E03">
        <w:rPr>
          <w:vertAlign w:val="subscript"/>
        </w:rPr>
        <w:t>4</w:t>
      </w:r>
      <w:r w:rsidR="00573E03">
        <w:t xml:space="preserve"> with D</w:t>
      </w:r>
      <w:r w:rsidR="00573E03">
        <w:rPr>
          <w:vertAlign w:val="subscript"/>
        </w:rPr>
        <w:t>2</w:t>
      </w:r>
      <w:r w:rsidR="00573E03">
        <w:t>O in our experiment is probably unimportant.</w:t>
      </w:r>
      <w:r w:rsidR="00351590">
        <w:t xml:space="preserve">  </w:t>
      </w:r>
    </w:p>
    <w:p w14:paraId="4888B60D" w14:textId="31DF665C"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4"/>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exchange of carbon-bound hydrogen</w:t>
      </w:r>
      <w:r w:rsidR="008A68EF">
        <w:t xml:space="preserve"> at 200 °C</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w:t>
      </w:r>
      <w:proofErr w:type="spellStart"/>
      <w:r w:rsidR="00660FA7">
        <w:t>isotopologues</w:t>
      </w:r>
      <w:proofErr w:type="spellEnd"/>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A341A1">
        <w:rPr>
          <w:b/>
          <w:noProof/>
        </w:rPr>
        <w:t>5</w:t>
      </w:r>
      <w:r w:rsidR="008E1D58" w:rsidRPr="00ED6AD8">
        <w:rPr>
          <w:b/>
        </w:rPr>
        <w:fldChar w:fldCharType="end"/>
      </w:r>
      <w:r w:rsidR="008E1D58">
        <w:rPr>
          <w:b/>
        </w:rPr>
        <w:t>B</w:t>
      </w:r>
      <w:r>
        <w:t xml:space="preserve">) suggests that kerogen or oil from which methane was generated </w:t>
      </w:r>
      <w:r w:rsidR="00E577A3">
        <w:t xml:space="preserve">still </w:t>
      </w:r>
      <w:r>
        <w:t>did not fully exchange before methane formed.</w:t>
      </w:r>
      <w:r w:rsidR="004E380B">
        <w:t xml:space="preserve">  </w:t>
      </w:r>
    </w:p>
    <w:p w14:paraId="01346638" w14:textId="6161BEEC"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A341A1">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may have significantly different propensities to </w:t>
      </w:r>
      <w:r w:rsidR="00351590">
        <w:t xml:space="preserve">undergo </w:t>
      </w:r>
      <w:r w:rsidR="00921441">
        <w:t>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351590">
        <w:t xml:space="preserve"> The selective production of deuterated </w:t>
      </w:r>
      <w:r w:rsidR="00351590">
        <w:lastRenderedPageBreak/>
        <w:t xml:space="preserve">methane </w:t>
      </w:r>
      <w:proofErr w:type="spellStart"/>
      <w:r w:rsidR="00351590">
        <w:t>isotopologues</w:t>
      </w:r>
      <w:proofErr w:type="spellEnd"/>
      <w:r w:rsidR="004F2C4F">
        <w:t xml:space="preserve"> is additional evidence that exchange </w:t>
      </w:r>
      <w:r w:rsidR="001C214A">
        <w:t xml:space="preserve">between </w:t>
      </w:r>
      <w:r w:rsidR="00310E3F">
        <w:t>water/</w:t>
      </w:r>
      <w:r w:rsidR="001C214A">
        <w:t xml:space="preserve">methane or </w:t>
      </w:r>
      <w:r w:rsidR="00310E3F">
        <w:t>methane/</w:t>
      </w:r>
      <w:r w:rsidR="001C214A">
        <w:t xml:space="preserve">methane </w:t>
      </w:r>
      <w:r w:rsidR="00E67600">
        <w:t xml:space="preserve">at temperatures of 200 to 350 °C </w:t>
      </w:r>
      <w:r w:rsidR="001C214A">
        <w:t xml:space="preserve">is slow on timescales relevant to </w:t>
      </w:r>
      <w:r w:rsidR="00624BE9">
        <w:t>laboratory</w:t>
      </w:r>
      <w:r w:rsidR="001C214A">
        <w:t xml:space="preserve"> experiments.</w:t>
      </w:r>
      <w:r w:rsidR="000116DF">
        <w:rPr>
          <w:rStyle w:val="FootnoteReference"/>
        </w:rPr>
        <w:footnoteReference w:id="5"/>
      </w:r>
      <w:r w:rsidR="001C214A">
        <w:t xml:space="preserve">  </w:t>
      </w:r>
      <w:r w:rsidR="00D34321">
        <w:t xml:space="preserve">  </w:t>
      </w:r>
    </w:p>
    <w:p w14:paraId="415E978B" w14:textId="62BF2A54"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A341A1">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w:t>
      </w:r>
      <w:proofErr w:type="spellStart"/>
      <w:r w:rsidR="00A82816">
        <w:t>EASY%Ro</w:t>
      </w:r>
      <w:proofErr w:type="spellEnd"/>
      <w:r w:rsidR="00A82816">
        <w:t>).</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calculated 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w:t>
      </w:r>
      <w:proofErr w:type="spellStart"/>
      <w:r w:rsidR="0099534A">
        <w:t>deuteration</w:t>
      </w:r>
      <w:proofErr w:type="spellEnd"/>
      <w:r w:rsidR="0099534A">
        <w:t xml:space="preserve">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0.75</w:t>
      </w:r>
      <w:r w:rsidR="00992C05" w:rsidRPr="00992C05">
        <w:t>–</w:t>
      </w:r>
      <w:r w:rsidR="00992C05">
        <w:t>0.9%</w:t>
      </w:r>
      <w:r w:rsidR="00926CB3">
        <w:t xml:space="preserve"> </w:t>
      </w:r>
      <w:r w:rsidR="00926CB3">
        <w:rPr>
          <w:i/>
        </w:rPr>
        <w:t>R</w:t>
      </w:r>
      <w:r w:rsidR="00926CB3">
        <w:rPr>
          <w:vertAlign w:val="subscript"/>
        </w:rPr>
        <w:t>o</w:t>
      </w:r>
      <w:r w:rsidR="00992C05">
        <w:t xml:space="preserve">), methane in both studies contained more than 50% of its hydrogen content derived from water. </w:t>
      </w:r>
    </w:p>
    <w:p w14:paraId="7DE61333" w14:textId="40DCC6EE"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sidR="00A341A1">
        <w:rPr>
          <w:b/>
          <w:noProof/>
        </w:rPr>
        <w:t>6</w:t>
      </w:r>
      <w:r>
        <w:rPr>
          <w:b/>
        </w:rPr>
        <w:fldChar w:fldCharType="end"/>
      </w:r>
      <w:r>
        <w:rPr>
          <w:b/>
        </w:rPr>
        <w:t xml:space="preserve">B </w:t>
      </w:r>
      <w:r>
        <w:t>is a graph of cumulative CH</w:t>
      </w:r>
      <w:r>
        <w:rPr>
          <w:vertAlign w:val="subscript"/>
        </w:rPr>
        <w:t>4</w:t>
      </w:r>
      <w:r>
        <w:t xml:space="preserve"> generated plotted against percentage of methane </w:t>
      </w:r>
      <w:proofErr w:type="spellStart"/>
      <w:r>
        <w:t>deuteration</w:t>
      </w:r>
      <w:proofErr w:type="spellEnd"/>
      <w:r>
        <w:t>.</w:t>
      </w:r>
      <w:r>
        <w:rPr>
          <w:rStyle w:val="FootnoteReference"/>
        </w:rPr>
        <w:footnoteReference w:id="6"/>
      </w:r>
      <w:r>
        <w:t xml:space="preserve"> Because approximately</w:t>
      </w:r>
      <w:r w:rsidRPr="001B65C9">
        <w:t xml:space="preserve"> 100 µ</w:t>
      </w:r>
      <w:proofErr w:type="spellStart"/>
      <w:r w:rsidRPr="001B65C9">
        <w:t>mol</w:t>
      </w:r>
      <w:proofErr w:type="spellEnd"/>
      <w:r w:rsidRPr="001B65C9">
        <w:t xml:space="preserve">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w:t>
      </w:r>
      <w:proofErr w:type="spellStart"/>
      <w:r w:rsidR="002A365E">
        <w:t>deuteration</w:t>
      </w:r>
      <w:proofErr w:type="spellEnd"/>
      <w:r w:rsidR="002A365E">
        <w:t xml:space="preserve">, </w:t>
      </w:r>
      <w:r w:rsidRPr="001B65C9">
        <w:t xml:space="preserve">only less than 10% of </w:t>
      </w:r>
      <w:r w:rsidR="004C69F1">
        <w:t>methane has been generated; stated another way</w:t>
      </w:r>
      <w:r w:rsidRPr="001B65C9">
        <w:t xml:space="preserve">, </w:t>
      </w:r>
      <w:r w:rsidR="00874826">
        <w:t xml:space="preserve">for </w:t>
      </w:r>
      <w:r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the </w:t>
      </w:r>
      <w:r w:rsidRPr="001B65C9">
        <w:t>hydrogen</w:t>
      </w:r>
      <w:r w:rsidR="002A365E">
        <w:t xml:space="preserve"> content</w:t>
      </w:r>
      <w:r w:rsidRPr="001B65C9">
        <w:t xml:space="preserve"> </w:t>
      </w:r>
      <w:r w:rsidR="00874826">
        <w:t xml:space="preserve">is </w:t>
      </w:r>
      <w:r w:rsidR="004C69F1">
        <w:t>derived</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A341A1">
        <w:rPr>
          <w:b/>
          <w:noProof/>
        </w:rPr>
        <w:t>5</w:t>
      </w:r>
      <w:r w:rsidR="00782951" w:rsidRPr="00ED6AD8">
        <w:rPr>
          <w:b/>
        </w:rPr>
        <w:fldChar w:fldCharType="end"/>
      </w:r>
      <w:r w:rsidR="00782951">
        <w:rPr>
          <w:b/>
        </w:rPr>
        <w:t>A</w:t>
      </w:r>
      <w:r w:rsidR="00782951">
        <w:t xml:space="preserve">, the fully-deuterated </w:t>
      </w:r>
      <w:proofErr w:type="spellStart"/>
      <w:r w:rsidR="00782951">
        <w:t>isotopologue</w:t>
      </w:r>
      <w:proofErr w:type="spellEnd"/>
      <w:r w:rsidR="00782951">
        <w:t xml:space="preserv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w:t>
      </w:r>
      <w:proofErr w:type="spellStart"/>
      <w:r w:rsidR="001B65C9">
        <w:t>EASY%Ro</w:t>
      </w:r>
      <w:proofErr w:type="spellEnd"/>
      <w:r w:rsidR="001B65C9">
        <w:t xml:space="preserve">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A341A1">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5C9DA958" w14:textId="75CEDFFF" w:rsidR="005B7361" w:rsidRDefault="00AA2707" w:rsidP="005B7361">
      <w:pPr>
        <w:pStyle w:val="Heading2"/>
      </w:pPr>
      <w:r>
        <w:t>I</w:t>
      </w:r>
      <w:r w:rsidR="005B7361">
        <w:t>nterpretation of D/H and clumped isotope signatures of</w:t>
      </w:r>
      <w:r w:rsidR="00867AF3">
        <w:t xml:space="preserve"> thermogenic</w:t>
      </w:r>
      <w:r w:rsidR="005B7361">
        <w:t xml:space="preserve"> CH</w:t>
      </w:r>
      <w:r w:rsidR="005B7361">
        <w:rPr>
          <w:vertAlign w:val="subscript"/>
        </w:rPr>
        <w:t>4</w:t>
      </w:r>
    </w:p>
    <w:p w14:paraId="379E82AD" w14:textId="2727804F" w:rsidR="00E73511" w:rsidRDefault="00D1464E" w:rsidP="00557B6D">
      <w:r>
        <w:t>Efforts to understand the D/H ratios of natural gas hydrocarbons have generally been centered around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583F8A">
        <w:t xml:space="preserve">Examples of </w:t>
      </w:r>
      <w:r w:rsidR="00B206EE">
        <w:t>quantitatively-based numerical models</w:t>
      </w:r>
      <w:r w:rsidR="00E73511">
        <w:t xml:space="preserve"> are those of </w:t>
      </w:r>
      <w:r w:rsidR="00E73511">
        <w:fldChar w:fldCharType="begin"/>
      </w:r>
      <w:r w:rsidR="004F198B">
        <w:instrText xml:space="preserve"> ADDIN ZOTERO_ITEM CSL_CITATION {"citationID":"YYsL0JD4","properties":{"formattedCitation":"(Sackett, 1978; Berner et al., 1995; Clayton, 2003; Tang et al., 2005; Lu et al., 2011, 2021; Ni et al., 2011, 2012)","plainCitation":"(Sackett, 1978; Berner et al., 1995; Clayton, 2003; Tang et al., 2005; Lu et al., 2011, 2021; Ni et al., 2011,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56,"uris":["http://zotero.org/users/local/pytFPmJs/items/QBPPD4RV"],"uri":["http://zotero.org/users/local/pytFPmJs/items/QBPPD4RV"],"itemData":{"id":3656,"type":"article-journal","title":"The Impact of Aqueous Medium on Gas Yields and Kinetic Behaviors of Hydrogen Isotope Fractionation during Organic Matter Thermal Degradation","container-title":"Acta Geologica Sinica - English Edition","page":"1466-1477","volume":"85","issue":"6","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DOI":"10.1111/j.1755-6724.2011.00599.x","ISSN":"1000-9515","journalAbbreviation":"Acta Geologica Sinica - English Edition","author":[{"family":"Lu","given":"Shuangfang"},{"family":"Wang","given":"Min"},{"family":"Xue","given":"Haitao"},{"family":"Li","given":"Jijun"},{"family":"Chen","given":"Fangwen"},{"family":"Xu","given":"Qingxia"}],"issued":{"date-parts":[["2011",12,1]]}}},{"id":3654,"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3668,"uris":["http://zotero.org/users/local/pytFPmJs/items/PQ7KXMDM"],"uri":["http://zotero.org/users/local/pytFPmJs/items/PQ7KXMDM"],"itemData":{"id":3668,"type":"article-journal","title":"Using Carbon and Hydrogen Isotopes to Quantify Gas Maturity, Formation Temperature, and Formation Age — Specific Applications for Gas Fields from the Tarim Basin, China","container-title":"Energy Exploration &amp; Exploitation","page":"273-293","volume":"30","issue":"2","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DOI":"10.1260/0144-5987.30.2.273","ISSN":"0144-5987","journalAbbreviation":"Energy Exploration &amp; Exploitation","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4F198B" w:rsidRPr="004F198B">
        <w:rPr>
          <w:rFonts w:cs="Times New Roman"/>
        </w:rPr>
        <w:t>(Sackett, 1978; Berner et al., 1995; Clayton, 2003; Tang et al., 2005; Lu et al., 2011, 2021; Ni et al., 2011, 2012)</w:t>
      </w:r>
      <w:r w:rsidR="00E73511">
        <w:fldChar w:fldCharType="end"/>
      </w:r>
      <w:r w:rsidR="001E762F">
        <w:t>.</w:t>
      </w:r>
    </w:p>
    <w:p w14:paraId="21F90691" w14:textId="119E14B9" w:rsidR="00FA05B0" w:rsidRDefault="00F12B13" w:rsidP="00557B6D">
      <w:r>
        <w:t>Correct i</w:t>
      </w:r>
      <w:r w:rsidRPr="00F12B13">
        <w:t xml:space="preserve">nterpretation of </w:t>
      </w:r>
      <w:proofErr w:type="spellStart"/>
      <w:r w:rsidRPr="00F12B13">
        <w:t>δD</w:t>
      </w:r>
      <w:proofErr w:type="spellEnd"/>
      <w:r w:rsidRPr="00F12B13">
        <w:t xml:space="preserve">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rsidR="00995F99">
        <w:t xml:space="preserve"> in the various</w:t>
      </w:r>
      <w:r w:rsidR="00934348">
        <w:t xml:space="preserve"> rock</w:t>
      </w:r>
      <w:r w:rsidR="00995F99">
        <w:t xml:space="preserve"> elements of a petroleum system</w:t>
      </w:r>
      <w:r>
        <w:t>.</w:t>
      </w:r>
      <w:r w:rsidR="00BF5F0A">
        <w:t xml:space="preserve">  </w:t>
      </w:r>
      <w:r w:rsidR="00FA05B0">
        <w:t xml:space="preserve">Timescales of all of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 xml:space="preserve">These three processes are </w:t>
      </w:r>
      <w:r w:rsidR="0031333E">
        <w:t>evaluated</w:t>
      </w:r>
      <w:r w:rsidR="00484788">
        <w:t xml:space="preserve"> separately here with respect to the experimental results</w:t>
      </w:r>
      <w:r w:rsidR="00304544">
        <w:t xml:space="preserve"> and how they apply to the interpretation of isotope and </w:t>
      </w:r>
      <w:proofErr w:type="spellStart"/>
      <w:r w:rsidR="00304544">
        <w:t>isotopologue</w:t>
      </w:r>
      <w:proofErr w:type="spellEnd"/>
      <w:r w:rsidR="00304544">
        <w:t xml:space="preserve"> ratios of CH</w:t>
      </w:r>
      <w:r w:rsidR="00304544">
        <w:rPr>
          <w:vertAlign w:val="subscript"/>
        </w:rPr>
        <w:t>4</w:t>
      </w:r>
      <w:r w:rsidR="00484788">
        <w:t xml:space="preserve">. </w:t>
      </w:r>
    </w:p>
    <w:p w14:paraId="6E7DB3C9" w14:textId="4021EB44" w:rsidR="00304544" w:rsidRDefault="006A7A8B" w:rsidP="00304544">
      <w:pPr>
        <w:pStyle w:val="Heading3"/>
      </w:pPr>
      <w:r>
        <w:t>Fractionation and inheritance during m</w:t>
      </w:r>
      <w:r w:rsidR="00304544">
        <w:t>ethane generation</w:t>
      </w:r>
    </w:p>
    <w:p w14:paraId="51E5D257" w14:textId="66A88C9C" w:rsidR="004B1191" w:rsidRPr="004B1191" w:rsidRDefault="00DF651F" w:rsidP="004B1191">
      <w:r>
        <w:t>M</w:t>
      </w:r>
      <w:r w:rsidR="00C76663">
        <w:t xml:space="preserve">ethane is generated directly </w:t>
      </w:r>
      <w:r>
        <w:t xml:space="preserve">during </w:t>
      </w:r>
      <w:proofErr w:type="spellStart"/>
      <w:r>
        <w:t>catagenesis</w:t>
      </w:r>
      <w:proofErr w:type="spellEnd"/>
      <w:r>
        <w:t xml:space="preserve"> via</w:t>
      </w:r>
      <w:r w:rsidR="008A05FB">
        <w:t xml:space="preserve"> </w:t>
      </w:r>
      <w:r w:rsidR="00FE4DA9">
        <w:t>cleavage</w:t>
      </w:r>
      <w:r w:rsidR="008A05FB">
        <w:t xml:space="preserve"> of methyl groups from</w:t>
      </w:r>
      <w:r w:rsidR="00C76663">
        <w:t xml:space="preserve"> kerogen</w:t>
      </w:r>
      <w:r w:rsidR="00AB14F2">
        <w:t xml:space="preserve"> or bitumen</w:t>
      </w:r>
      <w:r w:rsidR="008F2795">
        <w:t xml:space="preserve"> in source rocks</w:t>
      </w:r>
      <w:r w:rsidR="00184774">
        <w:t>.  It is also</w:t>
      </w:r>
      <w:r w:rsidR="00475BB9">
        <w:t xml:space="preserve"> produced</w:t>
      </w:r>
      <w:r>
        <w:t xml:space="preserve"> </w:t>
      </w:r>
      <w:r w:rsidR="00475BB9">
        <w:t xml:space="preserve">as a product of the thermal destruction of </w:t>
      </w:r>
      <w:r w:rsidR="00C76663">
        <w:t xml:space="preserve">high- and low-molecular weight </w:t>
      </w:r>
      <w:r w:rsidR="002D0662">
        <w:t xml:space="preserve">free or bound </w:t>
      </w:r>
      <w:r w:rsidR="00C76663">
        <w:lastRenderedPageBreak/>
        <w:t>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rsidRPr="00EC732B">
        <w:rPr>
          <w:i/>
        </w:rPr>
        <w:t>R</w:t>
      </w:r>
      <w:r w:rsidR="00B95367">
        <w:rPr>
          <w:vertAlign w:val="subscript"/>
        </w:rPr>
        <w:t>o</w:t>
      </w:r>
      <w:r w:rsidR="00EC732B">
        <w:t>-equivalent</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w:t>
      </w:r>
      <w:proofErr w:type="spellStart"/>
      <w:r w:rsidR="0078015A" w:rsidRPr="0078015A">
        <w:rPr>
          <w:rFonts w:cs="Times New Roman"/>
        </w:rPr>
        <w:t>Laplante</w:t>
      </w:r>
      <w:proofErr w:type="spellEnd"/>
      <w:r w:rsidR="0078015A" w:rsidRPr="0078015A">
        <w:rPr>
          <w:rFonts w:cs="Times New Roman"/>
        </w:rPr>
        <w:t>,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 xml:space="preserve">that deviate from equilibrium </w:t>
      </w:r>
      <w:r w:rsidR="004B1191">
        <w:fldChar w:fldCharType="begin"/>
      </w:r>
      <w:r w:rsidR="00C9673F">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C9673F" w:rsidRPr="00C9673F">
        <w:rPr>
          <w:rFonts w:cs="Times New Roman"/>
        </w:rPr>
        <w:t>(Lloyd et al., 2021)</w:t>
      </w:r>
      <w:r w:rsidR="004B119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C9673F">
        <w:instrText xml:space="preserve"> ADDIN ZOTERO_ITEM CSL_CITATION {"citationID":"9Qf4z2U1","properties":{"formattedCitation":"(within several tenths of a permil; Wang et al., 2015; Lloyd et al., 2021)","plainCitation":"(within several tenths of a permil; Wang et al., 2015; Lloyd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w:instrText>
      </w:r>
      <w:r w:rsidR="00C9673F">
        <w:rPr>
          <w:rFonts w:cs="Times New Roman"/>
        </w:rPr>
        <w:instrText>–</w:instrText>
      </w:r>
      <w:r w:rsidR="00C9673F">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46440">
        <w:fldChar w:fldCharType="separate"/>
      </w:r>
      <w:r w:rsidR="00C9673F" w:rsidRPr="00C9673F">
        <w:rPr>
          <w:rFonts w:cs="Times New Roman"/>
        </w:rPr>
        <w:t>(within several tenths of a permil;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t>
      </w:r>
      <w:r w:rsidR="00FD0F42">
        <w:t>can be expected to</w:t>
      </w:r>
      <w:r w:rsidR="004B1191">
        <w:t xml:space="preserve"> </w:t>
      </w:r>
      <w:r w:rsidR="009B5618">
        <w:t xml:space="preserve">carry </w:t>
      </w:r>
      <w:r w:rsidR="004B1191">
        <w:t>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A341A1">
        <w:rPr>
          <w:b/>
          <w:noProof/>
        </w:rPr>
        <w:t>7</w:t>
      </w:r>
      <w:r w:rsidR="00AA266D">
        <w:rPr>
          <w:b/>
        </w:rPr>
        <w:fldChar w:fldCharType="end"/>
      </w:r>
      <w:r w:rsidR="00AA266D">
        <w:rPr>
          <w:b/>
        </w:rPr>
        <w:t>A</w:t>
      </w:r>
      <w:r w:rsidR="00AA266D">
        <w:t>)</w:t>
      </w:r>
      <w:r w:rsidR="005B2F97">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ith a H</w:t>
      </w:r>
      <w:r w:rsidR="007A0FCD" w:rsidRPr="007A0FCD">
        <w:rPr>
          <w:rFonts w:ascii="Cambria Math" w:hAnsi="Cambria Math" w:cs="Cambria Math"/>
        </w:rPr>
        <w:t>⋅</w:t>
      </w:r>
      <w:r w:rsidR="007A0FCD">
        <w:t xml:space="preserve"> may be an additional source of </w:t>
      </w:r>
      <w:proofErr w:type="spellStart"/>
      <w:r w:rsidR="007A0FCD">
        <w:t>disequilibrated</w:t>
      </w:r>
      <w:proofErr w:type="spellEnd"/>
      <w:r w:rsidR="007A0FCD">
        <w:t xml:space="preserve"> clumped methane signatures</w:t>
      </w:r>
      <w:r w:rsidR="00150888">
        <w:t xml:space="preserve"> </w:t>
      </w:r>
      <w:r w:rsidR="00150888">
        <w:fldChar w:fldCharType="begin"/>
      </w:r>
      <w:r w:rsidR="00C9673F">
        <w:instrText xml:space="preserve"> ADDIN ZOTERO_ITEM CSL_CITATION {"citationID":"EXORiuKr","properties":{"formattedCitation":"(Dong et al., 2021; Xie et al., 2021)","plainCitation":"(Dong et al., 2021; Xie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r w:rsidR="00FD0F42">
        <w:t xml:space="preserve">Under hydrothermal conditions, water is known to provide capping hydrogens to methane via a free radical mechanism </w:t>
      </w:r>
      <w:r w:rsidR="00FD0F42">
        <w:fldChar w:fldCharType="begin"/>
      </w:r>
      <w:r w:rsidR="00FD0F42">
        <w:instrText xml:space="preserve"> ADDIN ZOTERO_ITEM CSL_CITATION {"citationID":"GYJr8Wui","properties":{"formattedCitation":"(He et al., 2019)","plainCitation":"(He et al., 2019)","noteIndex":0},"citationItems":[{"id":393,"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FD0F42">
        <w:fldChar w:fldCharType="separate"/>
      </w:r>
      <w:r w:rsidR="00FD0F42" w:rsidRPr="001F0A93">
        <w:rPr>
          <w:rFonts w:cs="Times New Roman"/>
        </w:rPr>
        <w:t>(He et al., 2019)</w:t>
      </w:r>
      <w:r w:rsidR="00FD0F42">
        <w:fldChar w:fldCharType="end"/>
      </w:r>
      <w:r w:rsidR="00FD0F42">
        <w:t xml:space="preserve">.  </w:t>
      </w:r>
      <w:r w:rsidR="005B2F97">
        <w:t>Secondary isotope effects from the breaking of C–C bonds adjacent to intact C–H bonds will also be incorporated</w:t>
      </w:r>
      <w:r w:rsidR="008E18C3">
        <w:t xml:space="preserve"> </w:t>
      </w:r>
      <w:r w:rsidR="009B5618">
        <w:fldChar w:fldCharType="begin"/>
      </w:r>
      <w:r w:rsidR="009B5618">
        <w:instrText xml:space="preserve"> ADDIN ZOTERO_ITEM CSL_CITATION {"citationID":"Zqh1ZEHx","properties":{"formattedCitation":"(Ni et al., 2011)","plainCitation":"(Ni et al., 2011)","noteIndex":0},"citationItems":[{"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9B5618">
        <w:fldChar w:fldCharType="separate"/>
      </w:r>
      <w:r w:rsidR="009B5618" w:rsidRPr="009B5618">
        <w:rPr>
          <w:rFonts w:cs="Times New Roman"/>
        </w:rPr>
        <w:t>(Ni et al., 2011)</w:t>
      </w:r>
      <w:r w:rsidR="009B5618">
        <w:fldChar w:fldCharType="end"/>
      </w:r>
      <w:r w:rsidR="005B2F97">
        <w:t xml:space="preserve">.  </w:t>
      </w:r>
      <w:r w:rsidR="007A0FCD">
        <w:t xml:space="preserve"> </w:t>
      </w:r>
    </w:p>
    <w:p w14:paraId="1E1D5BAE" w14:textId="3DBFDCF4" w:rsidR="00304544" w:rsidRDefault="00304544" w:rsidP="00A83D11">
      <w:pPr>
        <w:pStyle w:val="Heading3"/>
      </w:pPr>
      <w:r>
        <w:t xml:space="preserve">D/H exchange in precursor </w:t>
      </w:r>
      <w:r w:rsidR="006A7A8B">
        <w:t xml:space="preserve">organic </w:t>
      </w:r>
      <w:r>
        <w:t>molecules</w:t>
      </w:r>
      <w:r w:rsidR="00A83D11">
        <w:t xml:space="preserve"> </w:t>
      </w:r>
    </w:p>
    <w:p w14:paraId="737334F9" w14:textId="7FFEDC69" w:rsidR="00D6249D" w:rsidRDefault="00D6249D" w:rsidP="00304544">
      <w:r>
        <w:t>In maturing and thermally-mature source rocks, kerogens can be expected to have exchanged part of their organic hydrogen pool with ambient waters.  In experiments on source rocks heated</w:t>
      </w:r>
      <w:r w:rsidR="00DF5B15">
        <w:t xml:space="preserve"> to 310–381 °C for up to 6 days</w:t>
      </w:r>
      <w:r>
        <w:t xml:space="preserve"> with deuterium-enriched and deuterium-depleted waters, </w:t>
      </w:r>
      <w:proofErr w:type="spellStart"/>
      <w:r>
        <w:t>Schimmelmann</w:t>
      </w:r>
      <w:proofErr w:type="spellEnd"/>
      <w:r>
        <w:t xml:space="preserve"> et al. </w:t>
      </w:r>
      <w:r>
        <w:fldChar w:fldCharType="begin"/>
      </w:r>
      <w:r>
        <w:instrText xml:space="preserve"> ADDIN ZOTERO_ITEM CSL_CITATION {"citationID":"OMA7hbl1","properties":{"formattedCitation":"(1999)","plainCitation":"(1999)","noteIndex":0},"citationItems":[{"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w:t>
      </w:r>
      <w:proofErr w:type="spellStart"/>
      <w:r w:rsidR="00B3531F">
        <w:t>EASY%Ro</w:t>
      </w:r>
      <w:proofErr w:type="spellEnd"/>
      <w:r w:rsidR="00B3531F">
        <w:t>)</w:t>
      </w:r>
      <w:r>
        <w:t xml:space="preserve">.  </w:t>
      </w:r>
      <w:r w:rsidR="00B45798">
        <w:t xml:space="preserve">Aliphatic </w:t>
      </w:r>
      <w:r w:rsidR="00F82AED">
        <w:t>Type I kerogen,</w:t>
      </w:r>
      <w:r w:rsidR="00B45798">
        <w:t xml:space="preserve"> containing large amounts of alkyl groups,</w:t>
      </w:r>
      <w:r w:rsidR="00F82AED">
        <w:t xml:space="preserve"> were noted to be more isotopically-conservative than kerogens with greater amounts of NSO-containing moieties such as Type IIS kerogen.  </w:t>
      </w:r>
    </w:p>
    <w:p w14:paraId="04E9A780" w14:textId="4497420D"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instrText xml:space="preserve"> ADDIN ZOTERO_ITEM CSL_CITATION {"citationID":"VhMxiWPC","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instrText xml:space="preserve"> ADDIN ZOTERO_ITEM CSL_CITATION {"citationID":"iJAQXiC5","properties":{"formattedCitation":"(Alexander et al., 1984)","plainCitation":"(Alexander et al., 1984)","noteIndex":0},"citationItems":[{"id":825,"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EA02BD">
        <w:instrText xml:space="preserve"> ADDIN ZOTERO_ITEM CSL_CITATION {"citationID":"EQ2ofrhU","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rsidR="00EA02BD">
        <w:fldChar w:fldCharType="separate"/>
      </w:r>
      <w:r w:rsidR="00EA02BD" w:rsidRPr="00EA02BD">
        <w:rPr>
          <w:rFonts w:cs="Times New Roman"/>
        </w:rPr>
        <w:t>(Seewald, 1994)</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 that hydrogen at methyl groups </w:t>
      </w:r>
      <w:r w:rsidR="001E09CF">
        <w:t xml:space="preserve">of kerogen (or other methane precursors) </w:t>
      </w:r>
      <w:r w:rsidR="00453F09">
        <w:t>exchang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A341A1">
        <w:rPr>
          <w:b/>
          <w:noProof/>
        </w:rPr>
        <w:t>7</w:t>
      </w:r>
      <w:r w:rsidR="007C7726">
        <w:rPr>
          <w:b/>
        </w:rPr>
        <w:fldChar w:fldCharType="end"/>
      </w:r>
      <w:r w:rsidR="007C7726">
        <w:rPr>
          <w:b/>
        </w:rPr>
        <w:t>B</w:t>
      </w:r>
      <w:r w:rsidR="007C7726">
        <w:rPr>
          <w:b/>
        </w:rPr>
        <w:softHyphen/>
        <w:t>–C</w:t>
      </w:r>
      <w:r w:rsidR="007C7726">
        <w:t>)</w:t>
      </w:r>
      <w:r w:rsidR="00453F09">
        <w:t>.</w:t>
      </w:r>
      <w:r w:rsidR="002070DF">
        <w:rPr>
          <w:rStyle w:val="FootnoteReference"/>
        </w:rPr>
        <w:footnoteReference w:id="7"/>
      </w:r>
      <w:r w:rsidR="00453F09">
        <w:t xml:space="preserve">  </w:t>
      </w:r>
      <w:r w:rsidR="00401245">
        <w:t xml:space="preserve">Water is abundant within most source rocks, with even source rocks with very low water saturation containing up to several percent water by weight </w:t>
      </w:r>
      <w:r w:rsidR="00401245">
        <w:fldChar w:fldCharType="begin"/>
      </w:r>
      <w:r w:rsidR="00401245">
        <w:instrText xml:space="preserve"> ADDIN ZOTERO_ITEM CSL_CITATION {"citationID":"LpyvCb9X","properties":{"formattedCitation":"(Kazak and Kazak, 2019)","plainCitation":"(Kazak and Kazak, 2019)","noteIndex":0},"citationItems":[{"id":3677,"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r w:rsidR="0032253E">
        <w:t>actively-</w:t>
      </w:r>
      <w:r w:rsidR="00A71222">
        <w:t xml:space="preserve">generating source rocks so long as water is in contact with sedimentary organic matter (see </w:t>
      </w:r>
      <w:r w:rsidR="00A71222" w:rsidRPr="00A71222">
        <w:t>§</w:t>
      </w:r>
      <w:r w:rsidR="00A71222">
        <w:fldChar w:fldCharType="begin"/>
      </w:r>
      <w:r w:rsidR="00A71222">
        <w:instrText xml:space="preserve"> REF _Ref93008295 \r \h </w:instrText>
      </w:r>
      <w:r w:rsidR="00A71222">
        <w:fldChar w:fldCharType="separate"/>
      </w:r>
      <w:r w:rsidR="00A341A1">
        <w:t>3.5</w:t>
      </w:r>
      <w:r w:rsidR="00A71222">
        <w:fldChar w:fldCharType="end"/>
      </w:r>
      <w:r w:rsidR="00A71222">
        <w:t>).</w:t>
      </w:r>
      <w:r w:rsidR="0083175B">
        <w:t xml:space="preserve">  </w:t>
      </w:r>
      <w:r w:rsidR="00700DB4">
        <w:t xml:space="preserve">Equilibrium D/H fractionation between organics and water is likely to b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w:t>
      </w:r>
      <w:r w:rsidR="00700DB4">
        <w:lastRenderedPageBreak/>
        <w:t xml:space="preserve">fractionation trends for </w:t>
      </w:r>
      <w:r w:rsidR="00700DB4">
        <w:rPr>
          <w:i/>
        </w:rPr>
        <w:t>n</w:t>
      </w:r>
      <w:r w:rsidR="00700DB4">
        <w:t xml:space="preserve">-alkanes in the same direction as methane (i.e., alkane </w:t>
      </w:r>
      <w:proofErr w:type="spellStart"/>
      <w:r w:rsidR="00511D40" w:rsidRPr="00511D40">
        <w:t>δD</w:t>
      </w:r>
      <w:proofErr w:type="spellEnd"/>
      <w:r w:rsidR="00511D40">
        <w:t xml:space="preserve"> lower</w:t>
      </w:r>
      <w:r w:rsidR="00700DB4">
        <w:t xml:space="preserve"> than water) </w:t>
      </w:r>
      <w:r w:rsidR="00700DB4">
        <w:fldChar w:fldCharType="begin"/>
      </w:r>
      <w:r w:rsidR="00700DB4">
        <w:instrText xml:space="preserve"> ADDIN ZOTERO_ITEM CSL_CITATION {"citationID":"441bLYyP","properties":{"formattedCitation":"(Wang et al., 2009)","plainCitation":"(Wang et al., 2009)","noteIndex":0},"citationItems":[{"id":2468,"uris":["http://zotero.org/users/local/pytFPmJs/items/NV4Z5DPJ"],"uri":["http://zotero.org/users/local/pytFPmJs/items/NV4Z5DPJ"],"itemData":{"id":2468,"type":"article-journal","title":"Equilibrium&lt; sup&gt; 2&lt;/sup&gt; H/&lt; sup&gt; 1&lt;/sup&gt; H fractionations in organic molecules. II: Linear alkanes, alkenes, ketones, carboxylic acids, esters, alcohols and ethers","container-title":"Geochimica et Cosmochimica Acta","page":"7076–7086","volume":"73","issue":"23","author":[{"family":"Wang","given":"Ying"},{"family":"Sessions","given":"Alex L"},{"family":"Nielsen","given":"Robert J"},{"family":"Goddard III","given":"William A"}],"issued":{"date-parts":[["2009"]]}}}],"schema":"https://github.com/citation-style-language/schema/raw/master/csl-citation.json"} </w:instrText>
      </w:r>
      <w:r w:rsidR="00700DB4">
        <w:fldChar w:fldCharType="separate"/>
      </w:r>
      <w:r w:rsidR="00700DB4" w:rsidRPr="00700DB4">
        <w:rPr>
          <w:rFonts w:cs="Times New Roman"/>
        </w:rPr>
        <w:t>(Wang et al., 2009)</w:t>
      </w:r>
      <w:r w:rsidR="00700DB4">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BA30E2">
        <w:instrText xml:space="preserve"> ADDIN ZOTERO_ITEM CSL_CITATION {"citationID":"7r3eybph","properties":{"formattedCitation":"(Clayton, 2003; Wang et al., 2018; Turner et al., 2021)","plainCitation":"(Clayton, 2003; Wang et al., 2018; Turner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533,"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6330E5AB" w:rsidR="001A4DF1" w:rsidRDefault="001A4DF1" w:rsidP="001A4DF1">
      <w:pPr>
        <w:pStyle w:val="Heading3"/>
      </w:pPr>
      <w:r w:rsidRPr="001A4DF1">
        <w:t>D/H exchange between methane and water</w:t>
      </w:r>
      <w:r w:rsidR="00A23FCD">
        <w:t xml:space="preserve"> in conventional vs. unconventional reservoirs</w:t>
      </w:r>
    </w:p>
    <w:p w14:paraId="5327EB49" w14:textId="77777777" w:rsidR="00480649"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23724C">
        <w:t xml:space="preserve">. </w:t>
      </w:r>
      <w:r w:rsidR="00ED758D">
        <w:t xml:space="preserve"> </w:t>
      </w:r>
      <w:r w:rsidR="0021460F">
        <w:t xml:space="preserve">The reader is referred to </w:t>
      </w:r>
      <w:r w:rsidR="000916E8">
        <w:t xml:space="preserve">Koepp et al. </w:t>
      </w:r>
      <w:r w:rsidR="000916E8">
        <w:fldChar w:fldCharType="begin"/>
      </w:r>
      <w:r w:rsidR="000916E8">
        <w:instrText xml:space="preserve"> ADDIN ZOTERO_ITEM CSL_CITATION {"citationID":"UREYQB5r","properties":{"formattedCitation":"(1978)","plainCitation":"(1978)","noteIndex":0},"citationItems":[{"id":166,"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suppress-author":true}],"schema":"https://github.com/citation-style-language/schema/raw/master/csl-citation.json"} </w:instrText>
      </w:r>
      <w:r w:rsidR="000916E8">
        <w:fldChar w:fldCharType="separate"/>
      </w:r>
      <w:r w:rsidR="000916E8" w:rsidRPr="000916E8">
        <w:rPr>
          <w:rFonts w:cs="Times New Roman"/>
        </w:rPr>
        <w:t>(1978)</w:t>
      </w:r>
      <w:r w:rsidR="000916E8">
        <w:fldChar w:fldCharType="end"/>
      </w:r>
      <w:r w:rsidR="000916E8">
        <w:t xml:space="preserve">, </w:t>
      </w:r>
      <w:r w:rsidR="0021460F">
        <w:t xml:space="preserve">Reeves et al. </w:t>
      </w:r>
      <w:r w:rsidR="0021460F">
        <w:fldChar w:fldCharType="begin"/>
      </w:r>
      <w:r w:rsidR="0021460F">
        <w:instrText xml:space="preserve"> ADDIN ZOTERO_ITEM CSL_CITATION {"citationID":"Bx3x5lwi","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21460F">
        <w:fldChar w:fldCharType="separate"/>
      </w:r>
      <w:r w:rsidR="0021460F" w:rsidRPr="00E05C8E">
        <w:rPr>
          <w:rFonts w:cs="Times New Roman"/>
        </w:rPr>
        <w:t>(2012)</w:t>
      </w:r>
      <w:r w:rsidR="0021460F">
        <w:fldChar w:fldCharType="end"/>
      </w:r>
      <w:r w:rsidR="0021460F">
        <w:t xml:space="preserve">, </w:t>
      </w:r>
      <w:r w:rsidR="000916E8">
        <w:t xml:space="preserve">Wang et al. </w:t>
      </w:r>
      <w:r w:rsidR="00D336BA">
        <w:fldChar w:fldCharType="begin"/>
      </w:r>
      <w:r w:rsidR="00D336BA">
        <w:instrText xml:space="preserve"> ADDIN ZOTERO_ITEM CSL_CITATION {"citationID":"b6sCs6PX","properties":{"formattedCitation":"(2018)","plainCitation":"(2018)","noteIndex":0},"citationItems":[{"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uppress-author":true}],"schema":"https://github.com/citation-style-language/schema/raw/master/csl-citation.json"} </w:instrText>
      </w:r>
      <w:r w:rsidR="00D336BA">
        <w:fldChar w:fldCharType="separate"/>
      </w:r>
      <w:r w:rsidR="00D336BA" w:rsidRPr="00D336BA">
        <w:rPr>
          <w:rFonts w:cs="Times New Roman"/>
        </w:rPr>
        <w:t>(2018)</w:t>
      </w:r>
      <w:r w:rsidR="00D336BA">
        <w:fldChar w:fldCharType="end"/>
      </w:r>
      <w:r w:rsidR="000916E8">
        <w:t xml:space="preserve">, </w:t>
      </w:r>
      <w:r w:rsidR="0021460F">
        <w:t xml:space="preserve">Beaudry et al. </w:t>
      </w:r>
      <w:r w:rsidR="0021460F">
        <w:fldChar w:fldCharType="begin"/>
      </w:r>
      <w:r w:rsidR="0021460F">
        <w:instrText xml:space="preserve"> ADDIN ZOTERO_ITEM CSL_CITATION {"citationID":"fsQ6RyOs","properties":{"formattedCitation":"(2021)","plainCitation":"(2021)","noteIndex":0},"citationItems":[{"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suppress-author":true}],"schema":"https://github.com/citation-style-language/schema/raw/master/csl-citation.json"} </w:instrText>
      </w:r>
      <w:r w:rsidR="0021460F">
        <w:fldChar w:fldCharType="separate"/>
      </w:r>
      <w:r w:rsidR="0021460F" w:rsidRPr="00E05C8E">
        <w:rPr>
          <w:rFonts w:cs="Times New Roman"/>
        </w:rPr>
        <w:t>(2021)</w:t>
      </w:r>
      <w:r w:rsidR="0021460F">
        <w:fldChar w:fldCharType="end"/>
      </w:r>
      <w:r w:rsidR="0021460F">
        <w:t xml:space="preserve">, and Turner et al. </w:t>
      </w:r>
      <w:r w:rsidR="0021460F">
        <w:fldChar w:fldCharType="begin"/>
      </w:r>
      <w:r w:rsidR="0021460F">
        <w:instrText xml:space="preserve"> ADDIN ZOTERO_ITEM CSL_CITATION {"citationID":"b7aKM6fD","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21460F">
        <w:fldChar w:fldCharType="separate"/>
      </w:r>
      <w:r w:rsidR="0021460F" w:rsidRPr="00E05C8E">
        <w:rPr>
          <w:rFonts w:cs="Times New Roman"/>
        </w:rPr>
        <w:t>(under review)</w:t>
      </w:r>
      <w:r w:rsidR="0021460F">
        <w:fldChar w:fldCharType="end"/>
      </w:r>
      <w:r w:rsidR="0021460F">
        <w:t xml:space="preserve"> for further discussion on experimental </w:t>
      </w:r>
      <w:r w:rsidR="00D336BA">
        <w:t>determinations</w:t>
      </w:r>
      <w:r w:rsidR="0021460F">
        <w:t xml:space="preserve"> of </w:t>
      </w:r>
      <w:proofErr w:type="spellStart"/>
      <w:r w:rsidR="0021460F">
        <w:t>uncatalyzed</w:t>
      </w:r>
      <w:proofErr w:type="spellEnd"/>
      <w:r w:rsidR="0021460F">
        <w:t xml:space="preserve"> hydrogen exchange rates between water and methane.</w:t>
      </w:r>
      <w:r w:rsidR="00480649" w:rsidRPr="00480649">
        <w:t xml:space="preserve"> </w:t>
      </w:r>
      <w:r w:rsidR="00480649">
        <w:t xml:space="preserve"> </w:t>
      </w:r>
    </w:p>
    <w:p w14:paraId="21BE20B6" w14:textId="18E15658" w:rsidR="0079053B" w:rsidRDefault="009F7A99" w:rsidP="00844C04">
      <w:r>
        <w:t xml:space="preserve">In a conventional petroleum system, </w:t>
      </w:r>
      <w:r w:rsidR="00070C32">
        <w:t>hydrocarbons are</w:t>
      </w:r>
      <w:r>
        <w:t xml:space="preserve"> generated within an organic-rich source rock, expelled from the source rock into permeable carrier beds, and transported </w:t>
      </w:r>
      <w:r w:rsidR="00BC4DEE">
        <w:t>along</w:t>
      </w:r>
      <w:r>
        <w:t xml:space="preserve"> </w:t>
      </w:r>
      <w:r w:rsidR="008A68EF">
        <w:t>carrier beds</w:t>
      </w:r>
      <w:r w:rsidR="00AE6B69">
        <w:t xml:space="preserve"> </w:t>
      </w:r>
      <w:r>
        <w:t>to a reservoir or seep.</w:t>
      </w:r>
      <w:r w:rsidR="000C4742">
        <w:t xml:space="preserve">  Generation of </w:t>
      </w:r>
      <w:r w:rsidR="00211251">
        <w:t>oil</w:t>
      </w:r>
      <w:r w:rsidR="000C4742">
        <w:t xml:space="preserve"> typically occurs at 80–160 °C</w:t>
      </w:r>
      <w:r w:rsidR="00B257BA">
        <w:t xml:space="preserve"> </w:t>
      </w:r>
      <w:r w:rsidR="000C4742">
        <w:t>(</w:t>
      </w:r>
      <w:r w:rsidR="00C46D32">
        <w:t xml:space="preserve">the 'oil window'; </w:t>
      </w:r>
      <w:r w:rsidR="000C4742" w:rsidRPr="00D909ED">
        <w:rPr>
          <w:b/>
        </w:rPr>
        <w:t xml:space="preserve">Fig. </w:t>
      </w:r>
      <w:r w:rsidR="000C4742" w:rsidRPr="00D909ED">
        <w:rPr>
          <w:b/>
        </w:rPr>
        <w:fldChar w:fldCharType="begin"/>
      </w:r>
      <w:r w:rsidR="000C4742" w:rsidRPr="00D909ED">
        <w:rPr>
          <w:b/>
        </w:rPr>
        <w:instrText xml:space="preserve"> REF figYields \h </w:instrText>
      </w:r>
      <w:r w:rsidR="000C4742">
        <w:rPr>
          <w:b/>
        </w:rPr>
        <w:instrText xml:space="preserve"> \* MERGEFORMAT </w:instrText>
      </w:r>
      <w:r w:rsidR="000C4742" w:rsidRPr="00D909ED">
        <w:rPr>
          <w:b/>
        </w:rPr>
      </w:r>
      <w:r w:rsidR="000C4742" w:rsidRPr="00D909ED">
        <w:rPr>
          <w:b/>
        </w:rPr>
        <w:fldChar w:fldCharType="separate"/>
      </w:r>
      <w:r w:rsidR="00A341A1">
        <w:rPr>
          <w:b/>
          <w:noProof/>
        </w:rPr>
        <w:t>8</w:t>
      </w:r>
      <w:r w:rsidR="000C4742" w:rsidRPr="00D909ED">
        <w:rPr>
          <w:b/>
        </w:rPr>
        <w:fldChar w:fldCharType="end"/>
      </w:r>
      <w:r w:rsidR="000C4742">
        <w:rPr>
          <w:b/>
        </w:rPr>
        <w:t>A</w:t>
      </w:r>
      <w:r w:rsidR="000C4742">
        <w:t xml:space="preserve">). </w:t>
      </w:r>
      <w:r w:rsidR="00E646AC">
        <w:t xml:space="preserve"> </w:t>
      </w:r>
      <w:r w:rsidR="00E65877">
        <w:t>O</w:t>
      </w:r>
      <w:r w:rsidR="00C46D32">
        <w:t xml:space="preserve">il </w:t>
      </w:r>
      <w:r w:rsidR="00E65877">
        <w:t xml:space="preserve">will remain </w:t>
      </w:r>
      <w:r w:rsidR="00020367">
        <w:t xml:space="preserve">within the organic matrix </w:t>
      </w:r>
      <w:r w:rsidR="00E65877">
        <w:t xml:space="preserve">until the amount of retained oil exceeds the expulsion threshold (typically considered a function of organic richness) </w:t>
      </w:r>
      <w:r w:rsidR="00C46D32">
        <w:t xml:space="preserve">prior to being expelled from the </w:t>
      </w:r>
      <w:r w:rsidR="00020367">
        <w:t xml:space="preserve">source rock </w:t>
      </w:r>
      <w:r w:rsidR="00020367">
        <w:fldChar w:fldCharType="begin"/>
      </w:r>
      <w:r w:rsidR="00E65877">
        <w:instrText xml:space="preserve"> ADDIN ZOTERO_ITEM CSL_CITATION {"citationID":"eF3Z2W7i","properties":{"formattedCitation":"(Sandvik et al., 1992)","plainCitation":"(Sandvik et al., 1992)","noteIndex":0},"citationItems":[{"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020367">
        <w:fldChar w:fldCharType="separate"/>
      </w:r>
      <w:r w:rsidR="00E65877" w:rsidRPr="00E65877">
        <w:rPr>
          <w:rFonts w:cs="Times New Roman"/>
        </w:rPr>
        <w:t>(</w:t>
      </w:r>
      <w:proofErr w:type="spellStart"/>
      <w:r w:rsidR="00E65877" w:rsidRPr="00E65877">
        <w:rPr>
          <w:rFonts w:cs="Times New Roman"/>
        </w:rPr>
        <w:t>Sandvik</w:t>
      </w:r>
      <w:proofErr w:type="spellEnd"/>
      <w:r w:rsidR="00E65877" w:rsidRPr="00E65877">
        <w:rPr>
          <w:rFonts w:cs="Times New Roman"/>
        </w:rPr>
        <w:t xml:space="preserve"> et al., 1992)</w:t>
      </w:r>
      <w:r w:rsidR="00020367">
        <w:fldChar w:fldCharType="end"/>
      </w:r>
      <w:r w:rsidR="00C46D32">
        <w:t xml:space="preserve">.  </w:t>
      </w:r>
      <w:r w:rsidR="00E65877">
        <w:t xml:space="preserve">Oil-prone source rocks will tend to expel most of their generated hydrocarbons relatively soon after generation, whereas in leaner source rocks with less generative potential, generated oil mostly remains trapped in the source rock </w:t>
      </w:r>
      <w:r w:rsidR="00E65877">
        <w:fldChar w:fldCharType="begin"/>
      </w:r>
      <w:r w:rsidR="00E65877">
        <w:instrText xml:space="preserve"> ADDIN ZOTERO_ITEM CSL_CITATION {"citationID":"mC9DqGtO","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E65877">
        <w:fldChar w:fldCharType="separate"/>
      </w:r>
      <w:r w:rsidR="00E65877" w:rsidRPr="00E65877">
        <w:rPr>
          <w:rFonts w:cs="Times New Roman"/>
        </w:rPr>
        <w:t>(</w:t>
      </w:r>
      <w:proofErr w:type="spellStart"/>
      <w:r w:rsidR="00E65877" w:rsidRPr="00E65877">
        <w:rPr>
          <w:rFonts w:cs="Times New Roman"/>
        </w:rPr>
        <w:t>Cooles</w:t>
      </w:r>
      <w:proofErr w:type="spellEnd"/>
      <w:r w:rsidR="00E65877" w:rsidRPr="00E65877">
        <w:rPr>
          <w:rFonts w:cs="Times New Roman"/>
        </w:rPr>
        <w:t xml:space="preserve"> et al., 1986)</w:t>
      </w:r>
      <w:r w:rsidR="00E65877">
        <w:fldChar w:fldCharType="end"/>
      </w:r>
      <w:r w:rsidR="00E65877">
        <w:t>.  In the latter case,</w:t>
      </w:r>
      <w:r w:rsidR="00C46D32">
        <w:t xml:space="preserve"> </w:t>
      </w:r>
      <w:r w:rsidR="00A12626">
        <w:t xml:space="preserve">larger </w:t>
      </w:r>
      <w:r w:rsidR="00C46D32">
        <w:t>hydrocarbon compounds (</w:t>
      </w:r>
      <w:r w:rsidR="00C46D32" w:rsidRPr="00AC613A">
        <w:t>C</w:t>
      </w:r>
      <w:r w:rsidR="00C46D32" w:rsidRPr="00AC613A">
        <w:rPr>
          <w:vertAlign w:val="subscript"/>
        </w:rPr>
        <w:t>15+</w:t>
      </w:r>
      <w:r w:rsidR="00C46D32">
        <w:t xml:space="preserve">) </w:t>
      </w:r>
      <w:r w:rsidR="00E65877">
        <w:t xml:space="preserve">will have </w:t>
      </w:r>
      <w:r w:rsidR="00C46D32">
        <w:t xml:space="preserve">ample time to </w:t>
      </w:r>
      <w:r w:rsidR="00020367">
        <w:t xml:space="preserve">both </w:t>
      </w:r>
      <w:r w:rsidR="00C46D32">
        <w:t>undergo exchange</w:t>
      </w:r>
      <w:r w:rsidR="00A12626">
        <w:t xml:space="preserve"> of its carbon-bound H</w:t>
      </w:r>
      <w:r w:rsidR="00C46D32">
        <w:t xml:space="preserve"> </w:t>
      </w:r>
      <w:r w:rsidR="00C46D32">
        <w:fldChar w:fldCharType="begin"/>
      </w:r>
      <w:r w:rsidR="00C46D32">
        <w:instrText xml:space="preserve"> ADDIN ZOTERO_ITEM CSL_CITATION {"citationID":"2tvTyUh0","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rsidR="00C46D32">
        <w:fldChar w:fldCharType="separate"/>
      </w:r>
      <w:r w:rsidR="00C46D32" w:rsidRPr="003104B1">
        <w:rPr>
          <w:rFonts w:cs="Times New Roman"/>
        </w:rPr>
        <w:t>(Sessions et al., 2004)</w:t>
      </w:r>
      <w:r w:rsidR="00C46D32">
        <w:fldChar w:fldCharType="end"/>
      </w:r>
      <w:r w:rsidR="00020367">
        <w:t xml:space="preserve"> and crack to smaller compounds </w:t>
      </w:r>
      <w:r w:rsidR="00E65877">
        <w:t xml:space="preserve">(such as </w:t>
      </w:r>
      <w:r w:rsidR="002A33F2">
        <w:t>CH</w:t>
      </w:r>
      <w:r w:rsidR="002A33F2" w:rsidRPr="002A33F2">
        <w:rPr>
          <w:vertAlign w:val="subscript"/>
        </w:rPr>
        <w:t>4</w:t>
      </w:r>
      <w:r w:rsidR="00E65877">
        <w:t xml:space="preserve">) </w:t>
      </w:r>
      <w:r w:rsidR="00020367">
        <w:t>that can more easily escape the source rock</w:t>
      </w:r>
      <w:r w:rsidR="002A33F2">
        <w:t xml:space="preserve"> </w:t>
      </w:r>
      <w:r w:rsidR="002A33F2">
        <w:fldChar w:fldCharType="begin"/>
      </w:r>
      <w:r w:rsidR="002A33F2">
        <w:instrText xml:space="preserve"> ADDIN ZOTERO_ITEM CSL_CITATION {"citationID":"GAIdUVbW","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2A33F2">
        <w:fldChar w:fldCharType="separate"/>
      </w:r>
      <w:r w:rsidR="002A33F2" w:rsidRPr="002A33F2">
        <w:rPr>
          <w:rFonts w:cs="Times New Roman"/>
        </w:rPr>
        <w:t>(</w:t>
      </w:r>
      <w:proofErr w:type="spellStart"/>
      <w:r w:rsidR="002A33F2" w:rsidRPr="002A33F2">
        <w:rPr>
          <w:rFonts w:cs="Times New Roman"/>
        </w:rPr>
        <w:t>Cooles</w:t>
      </w:r>
      <w:proofErr w:type="spellEnd"/>
      <w:r w:rsidR="002A33F2" w:rsidRPr="002A33F2">
        <w:rPr>
          <w:rFonts w:cs="Times New Roman"/>
        </w:rPr>
        <w:t xml:space="preserve"> et al., 1986)</w:t>
      </w:r>
      <w:r w:rsidR="002A33F2">
        <w:fldChar w:fldCharType="end"/>
      </w:r>
      <w:r w:rsidR="00C46D32">
        <w:t>.  Methane generated within the oil window, however, will inherit most of its C–H bonds from its organic precursors</w:t>
      </w:r>
      <w:r w:rsidR="00AC3C71">
        <w:t>.  This is because</w:t>
      </w:r>
      <w:r w:rsidR="00C46D32">
        <w:t xml:space="preserve"> </w:t>
      </w:r>
      <w:r w:rsidR="00AC3C71">
        <w:t>e</w:t>
      </w:r>
      <w:r w:rsidR="00AC3C71">
        <w:t xml:space="preserve">xpulsion </w:t>
      </w:r>
      <w:r w:rsidR="00AC3C71">
        <w:t xml:space="preserve">of </w:t>
      </w:r>
      <w:r w:rsidR="00AC3C71">
        <w:t>light hydrocarbons (C</w:t>
      </w:r>
      <w:r w:rsidR="00AC3C71">
        <w:rPr>
          <w:vertAlign w:val="subscript"/>
        </w:rPr>
        <w:t>15</w:t>
      </w:r>
      <w:r w:rsidR="00AC3C71">
        <w:t xml:space="preserve"> or below, including the C</w:t>
      </w:r>
      <w:r w:rsidR="00AC3C71">
        <w:rPr>
          <w:vertAlign w:val="subscript"/>
        </w:rPr>
        <w:t>1</w:t>
      </w:r>
      <w:r w:rsidR="00AC3C71">
        <w:t>–C</w:t>
      </w:r>
      <w:r w:rsidR="00AC3C71" w:rsidRPr="003B15BA">
        <w:rPr>
          <w:vertAlign w:val="subscript"/>
        </w:rPr>
        <w:t>5</w:t>
      </w:r>
      <w:r w:rsidR="00AC3C71">
        <w:t xml:space="preserve"> gases) is </w:t>
      </w:r>
      <w:r w:rsidR="00AC3C71" w:rsidRPr="00C47C47">
        <w:t>geologically rapid</w:t>
      </w:r>
      <w:r w:rsidR="00AC3C71">
        <w:t xml:space="preserve">, particularly </w:t>
      </w:r>
      <w:r w:rsidR="00AC3C71" w:rsidRPr="00734607">
        <w:t xml:space="preserve">if the source rock comprises relatively thin (meter-scale) organic-rich beds interbedded with </w:t>
      </w:r>
      <w:r w:rsidR="00A445DE">
        <w:t xml:space="preserve">permeable </w:t>
      </w:r>
      <w:r w:rsidR="00AC3C71" w:rsidRPr="00734607">
        <w:t>silts or sands</w:t>
      </w:r>
      <w:r w:rsidR="00AC3C71">
        <w:t xml:space="preserve"> </w:t>
      </w:r>
      <w:r w:rsidR="00AC3C71">
        <w:fldChar w:fldCharType="begin"/>
      </w:r>
      <w:r w:rsidR="00AC3C71">
        <w:instrText xml:space="preserve"> ADDIN ZOTERO_ITEM CSL_CITATION {"citationID":"nI7CIUVn","properties":{"formattedCitation":"(Mackenzie et al., 1983)","plainCitation":"(Mackenzie et al., 1983)","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schema":"https://github.com/citation-style-language/schema/raw/master/csl-citation.json"} </w:instrText>
      </w:r>
      <w:r w:rsidR="00AC3C71">
        <w:fldChar w:fldCharType="separate"/>
      </w:r>
      <w:r w:rsidR="00AC3C71" w:rsidRPr="00155D1F">
        <w:rPr>
          <w:rFonts w:cs="Times New Roman"/>
        </w:rPr>
        <w:t>(Mackenzie et al., 1983)</w:t>
      </w:r>
      <w:r w:rsidR="00AC3C71">
        <w:fldChar w:fldCharType="end"/>
      </w:r>
      <w:r w:rsidR="00AC3C71" w:rsidRPr="00734607">
        <w:t xml:space="preserve">.  </w:t>
      </w:r>
      <w:r w:rsidR="00816F8E" w:rsidRPr="00734607">
        <w:t>Secondary migration</w:t>
      </w:r>
      <w:r w:rsidR="00816F8E">
        <w:t xml:space="preserve"> (from source rock</w:t>
      </w:r>
      <w:r w:rsidR="00816F8E" w:rsidRPr="00734607">
        <w:t xml:space="preserve"> to reservoir</w:t>
      </w:r>
      <w:r w:rsidR="00816F8E">
        <w:t xml:space="preserve">) </w:t>
      </w:r>
      <w:r w:rsidR="00816F8E">
        <w:t>is</w:t>
      </w:r>
      <w:r w:rsidR="00816F8E" w:rsidRPr="00734607">
        <w:t xml:space="preserve"> </w:t>
      </w:r>
      <w:r w:rsidR="00816F8E">
        <w:t>likely</w:t>
      </w:r>
      <w:r w:rsidR="00816F8E" w:rsidRPr="00734607">
        <w:t xml:space="preserve"> fast as well</w:t>
      </w:r>
      <w:r w:rsidR="00816F8E">
        <w:t>,</w:t>
      </w:r>
      <w:r w:rsidR="00816F8E" w:rsidRPr="00816F8E">
        <w:t xml:space="preserve"> </w:t>
      </w:r>
      <w:r w:rsidR="00816F8E">
        <w:t>eve</w:t>
      </w:r>
      <w:r w:rsidR="00816F8E">
        <w:t>n if such migration occurs over long lateral distances (~25 km)</w:t>
      </w:r>
      <w:r w:rsidR="00816F8E">
        <w:t xml:space="preserve"> </w:t>
      </w:r>
      <w:r w:rsidR="00816F8E">
        <w:fldChar w:fldCharType="begin"/>
      </w:r>
      <w:r w:rsidR="00816F8E">
        <w:instrText xml:space="preserve"> ADDIN ZOTERO_ITEM CSL_CITATION {"citationID":"jxyvb0RM","properties":{"unsorted":true,"formattedCitation":"(&lt;200,000 years for the L.A. Basin; Jung et al., 2015; see also Hindle, 1997; Eichhubl and Boles, 2000)","plainCitation":"(&lt;200,000 years for the L.A. Basin; Jung et al., 2015; see also Hindle, 1997; Eichhubl and Boles, 2000)","noteIndex":0},"citationItems":[{"id":3394,"uris":["http://zotero.org/users/local/pytFPmJs/items/DVDLU6PV"],"uri":["http://zotero.org/users/local/pytFPmJs/items/DVDLU6PV"],"itemData":{"id":3394,"type":"article-journal","title":"The geodynamics of faults and petroleum migration in the Los Angeles basin, California","container-title":"American Journal of Science","page":"412-459","volume":"315","issue":"5","abstract":"A two-dimensional multiphase fluid flow model, coupled with heat flow, using a hybrid finite element and finite volume method is developed and applied to fundamental issues of long-distance petroleum migration and accumulation in the Los Angeles basin, which is intensely faulted and deformed by transpressional tectonic stresses, yet host to the world's richest oil accumulation.These simulations show that a combination of continuous hydrocarbon generation and primary migration from upper Miocene (</w:instrText>
      </w:r>
      <w:r w:rsidR="00816F8E">
        <w:rPr>
          <w:rFonts w:ascii="Cambria Math" w:hAnsi="Cambria Math" w:cs="Cambria Math"/>
        </w:rPr>
        <w:instrText>∼</w:instrText>
      </w:r>
      <w:r w:rsidR="00816F8E">
        <w:instrText xml:space="preserve">10 </w:instrText>
      </w:r>
      <w:r w:rsidR="00816F8E">
        <w:rPr>
          <w:rFonts w:cs="Times New Roman"/>
        </w:rPr>
        <w:instrText>–</w:instrText>
      </w:r>
      <w:r w:rsidR="00816F8E">
        <w:instrText xml:space="preserve"> 5 Ma) source rocks in the central Los Angeles basin synclinal region, coupled with subsiding basin fluid dynamics, favored the massive accumulation and alignment of hydrocarbon pools along the Newport-Inglewood fault zone (NIFZ). According to our multiphase flow calculations, the maximum formation water velocity within fault zones likely ranged between 0.5 to 1.0 m/yr during the middle Miocene to Pliocene epochs (13–2.6 Ma). The estimated time for long-distance (</w:instrText>
      </w:r>
      <w:r w:rsidR="00816F8E">
        <w:rPr>
          <w:rFonts w:ascii="Cambria Math" w:hAnsi="Cambria Math" w:cs="Cambria Math"/>
        </w:rPr>
        <w:instrText>∼</w:instrText>
      </w:r>
      <w:r w:rsidR="00816F8E">
        <w:instrText xml:space="preserve">25 km) petroleum migration from source beds in the central basin to oil fields along the NIFZ is approximately 90,000 to 220,000 years, depending on the effective permeability assigned to the faults (5 </w:instrText>
      </w:r>
      <w:r w:rsidR="00816F8E">
        <w:rPr>
          <w:rFonts w:ascii="Cambria Math" w:hAnsi="Cambria Math" w:cs="Cambria Math"/>
        </w:rPr>
        <w:instrText>∼</w:instrText>
      </w:r>
      <w:r w:rsidR="00816F8E">
        <w:instrText xml:space="preserve"> 50 md) and adjacent inter-bedded sandstone and siltstone </w:instrText>
      </w:r>
      <w:r w:rsidR="00816F8E">
        <w:rPr>
          <w:rFonts w:cs="Times New Roman"/>
        </w:rPr>
        <w:instrText>“</w:instrText>
      </w:r>
      <w:r w:rsidR="00816F8E">
        <w:instrText>petroleum aquifers.</w:instrText>
      </w:r>
      <w:r w:rsidR="00816F8E">
        <w:rPr>
          <w:rFonts w:cs="Times New Roman"/>
        </w:rPr>
        <w:instrText>”</w:instrText>
      </w:r>
      <w:r w:rsidR="00816F8E">
        <w:instrText xml:space="preserve"> With an average long-distance flow rate of 0.2 m/yr and fault permeability of 20 md (2.0 </w:instrText>
      </w:r>
      <w:r w:rsidR="00816F8E">
        <w:rPr>
          <w:rFonts w:cs="Times New Roman"/>
        </w:rPr>
        <w:instrText>×</w:instrText>
      </w:r>
      <w:r w:rsidR="00816F8E">
        <w:instrText xml:space="preserve"> 10</w:instrText>
      </w:r>
      <w:r w:rsidR="00816F8E">
        <w:rPr>
          <w:rFonts w:cs="Times New Roman"/>
        </w:rPr>
        <w:instrText>−</w:instrText>
      </w:r>
      <w:r w:rsidR="00816F8E">
        <w:instrText xml:space="preserve">13 m2), the total petroleum volume of the Inglewood oil field (450 million barrels ≈ 1.6 × 105 m3) would have accumulated over a period of 180,000 years or less. The results also suggest that besides the thermal and structural history of the basin, the fault permeability, capillary pressure, and the configuration of aquifer and aquitard layers played an important role in controlling petroleum migration rates, patterns of flow and saturation, and the overall fluid mechanics of petroleum accumulation.","DOI":"10.2475/05.2015.02","journalAbbreviation":"American Journal of Science","author":[{"family":"Jung","given":"Byeongju"},{"family":"Garven","given":"Grant"},{"family":"Boles","given":"James R."}],"issued":{"date-parts":[["2015",5,1]]}},"prefix":"&lt;200,000 years for the L.A. Basin;"},{"id":2774,"uris":["http://zotero.org/users/local/pytFPmJs/items/SDTRNIB6"],"uri":["http://zotero.org/users/local/pytFPmJs/items/SDTRNIB6"],"itemData":{"id":2774,"type":"article-journal","title":"Petroleum Migration Pathways and Charge Concentration: A Three-Dimensional Model","container-title":"AAPG Bulletin","page":"1451-1481","volume":"81","issue":"9","abstract":"Petroleum migration pathways through a basin are determined by the three-dimensional distribution of discontinuous sealing surfaces, which are usually parallel to bedding. The petroleum migrates below the sealing surface, taking the structurally most advantageous route. The three-dimensional distribution of migration pathways within the petroleum system can be modeled on a personal computer using a program based on the parameters discussed in this paper. Application of the model to the Paris and Williston basins demonstrates that a good correlation between predicted pathways and discovered accumulations can be made using simple models.Pathways form a dense network overlying generating areas in the central parts of basins. Toward the basin margins these routes commonly become increasingly focused into discrete pathways by the sealing-surface morphologies. Eventually, these pathways may reach the surface as seepages. It is important to integrate surface outcrops of migration routes (surface seepages) into migration modeling.Deflection of the pathways from the structurally most advantageous route below the sealing surface may be caused by lateral sealing barriers due to facies variation in the carrier rock below the seal, fault juxtaposition, or cross-formational seals such as salt intrusions. Deflection of pathways also occurs where there are hydrodynamic conditions in response to topography-driven groundwater flow.Zones of vertical migration are associated with facies changes along the horizon of the sealing surface into a nonsealing facies, or juxtaposition to nonsealing strata by faults. Vertical migration from either normally or abnormally pressured strata is most likely to occur into normally or lesser pressured strata at intrabasinal highs where hydrocarbons can be stored and transferred at times of temporary seal rupture.Reverse modeling of individual pathways from fields and seepages to potential sources is a powerful exploration tool. It assists in predicting the boundaries of the leaking accumulations or areas of petroleum expulsion.","DOI":"10.1306/3B05BB1E-172A-11D7-8645000102C1865D","ISSN":"0149-1423","journalAbbreviation":"AAPG Bulletin","author":[{"family":"Hindle","given":"Andrew D."}],"issued":{"date-parts":[["1997",9,1]]}},"prefix":"see also"},{"id":3707,"uris":["http://zotero.org/users/local/pytFPmJs/items/2F99N5QQ"],"uri":["http://zotero.org/users/local/pytFPmJs/items/2F99N5QQ"],"itemData":{"id":3707,"type":"article-journal","title":"Rates of fluid flow in fault systems; evidence for episodic rapid fluid flow in the Miocene Monterey Formation, coastal California","container-title":"American Journal of Science","page":"571","volume":"300","issue":"7","abstract":"Rates of paleo-fluid flow within a fault zone exposed in an exhumed coastal section of the Monterey Formation are estimated based on: (1) the size of rock fragments apparently transported in moving fluid along the fault; and (2) alternating fault cement layers containing high- and low-temperature fluid inclusions, interpreted to reflect pulses of hot fluid flowing up along the fault. The size of entrained rock fragments provides a minimum estimate of flow velocities on the order of 10 6 m/yr (10 (super -2) m/s), interpreted to represent flow conditions during coseismic fluid expulsion events. Flow velocities of 10 4 to 10 8 m/yr (10 (super -4) to 10 0 m/s) are obtained using a conductive model of heat loss for pulses of hot fluid moving up along the fault. The second flow velocity estimate is interpreted to reflect flow conditions over significant post-seismic time intervals. Sustained flow rates on this order of magnitude require effective focusing of fluid from the source rock volume into the fault conduit. Episodic fluid expulsion along the fault system is also reflected in cyclic cathodoluminescence patterns of fault cement, in the variable stable isotopic composition of cement, and in alternating stages of fault cementation and cement brecciation due to fault slip. The number of cyclic cement layers exceeds the number of brecciation events along this fault, suggesting that the cement cycles are largely the result of fluid pulses triggered by earthquakes along other faults in the basin rather than by the exposed fault itself.","DOI":"10.2475/ajs.300.7.571","journalAbbreviation":"Am J Sci","author":[{"family":"Eichhubl","given":"Peter"},{"family":"Boles","given":"James R."}],"issued":{"date-parts":[["2000",9,1]]}}}],"schema":"https://github.com/citation-style-language/schema/raw/master/csl-citation.json"} </w:instrText>
      </w:r>
      <w:r w:rsidR="00816F8E">
        <w:fldChar w:fldCharType="separate"/>
      </w:r>
      <w:r w:rsidR="00816F8E" w:rsidRPr="00E818EF">
        <w:rPr>
          <w:rFonts w:cs="Times New Roman"/>
        </w:rPr>
        <w:t xml:space="preserve">(&lt;200,000 years for the L.A. Basin; Jung et al., 2015; see also </w:t>
      </w:r>
      <w:proofErr w:type="spellStart"/>
      <w:r w:rsidR="00816F8E" w:rsidRPr="00E818EF">
        <w:rPr>
          <w:rFonts w:cs="Times New Roman"/>
        </w:rPr>
        <w:t>Hindle</w:t>
      </w:r>
      <w:proofErr w:type="spellEnd"/>
      <w:r w:rsidR="00816F8E" w:rsidRPr="00E818EF">
        <w:rPr>
          <w:rFonts w:cs="Times New Roman"/>
        </w:rPr>
        <w:t xml:space="preserve">, 1997; </w:t>
      </w:r>
      <w:proofErr w:type="spellStart"/>
      <w:r w:rsidR="00816F8E" w:rsidRPr="00E818EF">
        <w:rPr>
          <w:rFonts w:cs="Times New Roman"/>
        </w:rPr>
        <w:t>Eichhubl</w:t>
      </w:r>
      <w:proofErr w:type="spellEnd"/>
      <w:r w:rsidR="00816F8E" w:rsidRPr="00E818EF">
        <w:rPr>
          <w:rFonts w:cs="Times New Roman"/>
        </w:rPr>
        <w:t xml:space="preserve"> and Boles, 2000)</w:t>
      </w:r>
      <w:r w:rsidR="00816F8E">
        <w:fldChar w:fldCharType="end"/>
      </w:r>
      <w:r w:rsidR="00816F8E" w:rsidRPr="006D3B7B">
        <w:t>.</w:t>
      </w:r>
      <w:r w:rsidR="00816F8E">
        <w:t xml:space="preserve">  </w:t>
      </w:r>
      <w:r w:rsidR="00124249">
        <w:t>Given that reservoirs are most often cooler than the source rocks, the C–H bonds in CH</w:t>
      </w:r>
      <w:r w:rsidR="00124249">
        <w:rPr>
          <w:vertAlign w:val="subscript"/>
        </w:rPr>
        <w:t>4</w:t>
      </w:r>
      <w:r w:rsidR="00124249">
        <w:t xml:space="preserve"> will have been 'frozen' at</w:t>
      </w:r>
      <w:r w:rsidR="00C60A70">
        <w:t xml:space="preserve"> or near</w:t>
      </w:r>
      <w:r w:rsidR="00124249">
        <w:t xml:space="preserve"> the point of generation</w:t>
      </w:r>
      <w:r w:rsidR="00C574B5">
        <w:t xml:space="preserve"> for methane generated at temperatures below ~</w:t>
      </w:r>
      <w:r w:rsidR="00E505FD">
        <w:t>1</w:t>
      </w:r>
      <w:r w:rsidR="003B54C2">
        <w:t>7</w:t>
      </w:r>
      <w:r w:rsidR="000B3926">
        <w:t>0 °C</w:t>
      </w:r>
      <w:r w:rsidR="00124249">
        <w:t xml:space="preserve">.  </w:t>
      </w:r>
      <w:r w:rsidR="00792AD1">
        <w:t xml:space="preserve">This </w:t>
      </w:r>
      <w:r w:rsidR="00630664">
        <w:t>is easily</w:t>
      </w:r>
      <w:r w:rsidR="00792AD1">
        <w:t xml:space="preserve"> demonstrated </w:t>
      </w:r>
      <w:r w:rsidR="00B03E96">
        <w:t>using</w:t>
      </w:r>
      <w:r w:rsidR="00792AD1">
        <w:t xml:space="preserve"> f</w:t>
      </w:r>
      <w:r w:rsidR="000B3926">
        <w:t xml:space="preserve">orward models of isotopic exchange such as those shown by </w:t>
      </w:r>
      <w:r w:rsidR="00124249">
        <w:t xml:space="preserve">Wang </w:t>
      </w:r>
      <w:r w:rsidR="00124249">
        <w:fldChar w:fldCharType="begin"/>
      </w:r>
      <w:r w:rsidR="00124249">
        <w:instrText xml:space="preserve"> ADDIN ZOTERO_ITEM CSL_CITATION {"citationID":"MimcMCHh","properties":{"formattedCitation":"(2017, Appendix A)","plainCitation":"(2017, Appendix A)","noteIndex":0},"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uppress-author":true,"suffix":", Appendix A"}],"schema":"https://github.com/citation-style-language/schema/raw/master/csl-citation.json"} </w:instrText>
      </w:r>
      <w:r w:rsidR="00124249">
        <w:fldChar w:fldCharType="separate"/>
      </w:r>
      <w:r w:rsidR="00124249" w:rsidRPr="00124249">
        <w:rPr>
          <w:rFonts w:cs="Times New Roman"/>
        </w:rPr>
        <w:t>(2017, Appendix A)</w:t>
      </w:r>
      <w:r w:rsidR="00124249">
        <w:fldChar w:fldCharType="end"/>
      </w:r>
      <w:r w:rsidR="00124249">
        <w:t xml:space="preserve"> </w:t>
      </w:r>
      <w:r w:rsidR="000B3926">
        <w:t xml:space="preserve">for clumped </w:t>
      </w:r>
      <w:proofErr w:type="spellStart"/>
      <w:r w:rsidR="000B3926">
        <w:t>isotopologues</w:t>
      </w:r>
      <w:proofErr w:type="spellEnd"/>
      <w:r w:rsidR="000B3926">
        <w:t xml:space="preserve"> of CH</w:t>
      </w:r>
      <w:r w:rsidR="000B3926">
        <w:rPr>
          <w:vertAlign w:val="subscript"/>
        </w:rPr>
        <w:t>4</w:t>
      </w:r>
      <w:r w:rsidR="00B81DD2">
        <w:t xml:space="preserve"> in </w:t>
      </w:r>
      <w:r w:rsidR="00FF2EC1">
        <w:t>conventional</w:t>
      </w:r>
      <w:r w:rsidR="009D48E5">
        <w:t xml:space="preserve"> </w:t>
      </w:r>
      <w:r w:rsidR="00B81DD2">
        <w:t>gases</w:t>
      </w:r>
      <w:r w:rsidR="009144ED">
        <w:t xml:space="preserve"> under conservative assumptions about cooling</w:t>
      </w:r>
      <w:r w:rsidR="000D3A67">
        <w:t xml:space="preserve"> during migration</w:t>
      </w:r>
      <w:r w:rsidR="000B3926">
        <w:t xml:space="preserve">.  </w:t>
      </w:r>
      <w:r w:rsidR="00E505FD">
        <w:t>Methane generated in source rocks at temperatures above the oil window will be more likely to approach</w:t>
      </w:r>
      <w:r w:rsidR="00E505FD">
        <w:t xml:space="preserve"> D/H equilibrium </w:t>
      </w:r>
      <w:r w:rsidR="00E505FD">
        <w:t xml:space="preserve">with </w:t>
      </w:r>
      <w:r w:rsidR="00E505FD">
        <w:t>water</w:t>
      </w:r>
      <w:r w:rsidR="008334C3">
        <w:t>, even if it soon migrated after generation</w:t>
      </w:r>
      <w:r w:rsidR="00E505FD">
        <w:t xml:space="preserve">.  </w:t>
      </w:r>
      <w:r w:rsidR="00541717">
        <w:t xml:space="preserve">The dataset presented by </w:t>
      </w:r>
      <w:r w:rsidR="00E505FD">
        <w:t xml:space="preserve">Clayton </w:t>
      </w:r>
      <w:r w:rsidR="00E505FD">
        <w:fldChar w:fldCharType="begin"/>
      </w:r>
      <w:r w:rsidR="00E505FD">
        <w:instrText xml:space="preserve"> ADDIN ZOTERO_ITEM CSL_CITATION {"citationID":"5zwScbrZ","properties":{"formattedCitation":"(2003)","plainCitation":"(2003)","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suppress-author":true}],"schema":"https://github.com/citation-style-language/schema/raw/master/csl-citation.json"} </w:instrText>
      </w:r>
      <w:r w:rsidR="00E505FD">
        <w:fldChar w:fldCharType="separate"/>
      </w:r>
      <w:r w:rsidR="00E505FD" w:rsidRPr="007B5EE9">
        <w:rPr>
          <w:rFonts w:cs="Times New Roman"/>
        </w:rPr>
        <w:t>(2003)</w:t>
      </w:r>
      <w:r w:rsidR="00E505FD">
        <w:fldChar w:fldCharType="end"/>
      </w:r>
      <w:r w:rsidR="00E505FD">
        <w:t xml:space="preserve"> </w:t>
      </w:r>
      <w:r w:rsidR="00541717">
        <w:t xml:space="preserve">showing a </w:t>
      </w:r>
      <w:r w:rsidR="00E505FD">
        <w:t xml:space="preserve">leveling-off of </w:t>
      </w:r>
      <w:proofErr w:type="spellStart"/>
      <w:r w:rsidR="00E505FD" w:rsidRPr="00E505FD">
        <w:t>δD</w:t>
      </w:r>
      <w:proofErr w:type="spellEnd"/>
      <w:r w:rsidR="00E505FD">
        <w:t>(CH</w:t>
      </w:r>
      <w:r w:rsidR="00E505FD" w:rsidRPr="00E505FD">
        <w:rPr>
          <w:vertAlign w:val="subscript"/>
        </w:rPr>
        <w:t>4</w:t>
      </w:r>
      <w:r w:rsidR="00E505FD">
        <w:t>) values</w:t>
      </w:r>
      <w:r w:rsidR="00F23E99">
        <w:t xml:space="preserve"> at around –140 to –150</w:t>
      </w:r>
      <w:r w:rsidR="00F23E99" w:rsidRPr="00F23E99">
        <w:t>‰</w:t>
      </w:r>
      <w:r w:rsidR="00E505FD">
        <w:t xml:space="preserve"> in higher maturity</w:t>
      </w:r>
      <w:r w:rsidR="00285408">
        <w:t>, conventional, oil-associated</w:t>
      </w:r>
      <w:r w:rsidR="00E505FD">
        <w:t xml:space="preserve"> gases </w:t>
      </w:r>
      <w:r w:rsidR="00541717">
        <w:t xml:space="preserve">while </w:t>
      </w:r>
      <w:r w:rsidR="00541717" w:rsidRPr="00541717">
        <w:t>δ</w:t>
      </w:r>
      <w:r w:rsidR="00541717" w:rsidRPr="00541717">
        <w:rPr>
          <w:vertAlign w:val="superscript"/>
        </w:rPr>
        <w:t>13</w:t>
      </w:r>
      <w:r w:rsidR="00541717" w:rsidRPr="00541717">
        <w:t>C</w:t>
      </w:r>
      <w:r w:rsidR="00541717">
        <w:t>(CH</w:t>
      </w:r>
      <w:r w:rsidR="00541717" w:rsidRPr="00541717">
        <w:rPr>
          <w:vertAlign w:val="subscript"/>
        </w:rPr>
        <w:t>4</w:t>
      </w:r>
      <w:r w:rsidR="00541717">
        <w:t xml:space="preserve">) continues to increase </w:t>
      </w:r>
      <w:r w:rsidR="00E505FD">
        <w:t xml:space="preserve">is </w:t>
      </w:r>
      <w:r w:rsidR="00990B68">
        <w:t>very</w:t>
      </w:r>
      <w:r w:rsidR="00E505FD">
        <w:t xml:space="preserve"> supportive</w:t>
      </w:r>
      <w:r w:rsidR="00CA6A3B">
        <w:t xml:space="preserve"> of exchange</w:t>
      </w:r>
      <w:r w:rsidR="00471809">
        <w:t xml:space="preserve"> having occurred</w:t>
      </w:r>
      <w:r w:rsidR="006D6185">
        <w:t xml:space="preserve"> at temperatures of &gt;170 °C</w:t>
      </w:r>
      <w:r w:rsidR="000A7293">
        <w:t xml:space="preserve"> within or proximal to the source rock</w:t>
      </w:r>
      <w:r w:rsidR="00171394">
        <w:t>s</w:t>
      </w:r>
      <w:r w:rsidR="00E505FD">
        <w:t>.</w:t>
      </w:r>
    </w:p>
    <w:p w14:paraId="7FAE6C42" w14:textId="7D65CCB0" w:rsidR="00C46D32" w:rsidRPr="00CA54E8" w:rsidRDefault="00174A6D" w:rsidP="00844C04">
      <w:r>
        <w:t>By contrast, hydrogen exchange in CH</w:t>
      </w:r>
      <w:r>
        <w:rPr>
          <w:vertAlign w:val="subscript"/>
        </w:rPr>
        <w:t>4</w:t>
      </w:r>
      <w:r>
        <w:t xml:space="preserve"> likely </w:t>
      </w:r>
      <w:r w:rsidR="008B3782">
        <w:t xml:space="preserve">proceeds </w:t>
      </w:r>
      <w:r>
        <w:t>post-generation</w:t>
      </w:r>
      <w:r w:rsidR="00CA54E8">
        <w:t xml:space="preserve"> for unconventional petroleum systems in which the </w:t>
      </w:r>
      <w:r w:rsidR="00571C31">
        <w:t xml:space="preserve">residual hydrocarbons remain in place in the </w:t>
      </w:r>
      <w:r w:rsidR="0067062E">
        <w:t>source</w:t>
      </w:r>
      <w:r w:rsidR="00571C31">
        <w:t>-</w:t>
      </w:r>
      <w:r w:rsidR="00571C31">
        <w:rPr>
          <w:i/>
        </w:rPr>
        <w:t>cum-</w:t>
      </w:r>
      <w:r w:rsidR="00CA54E8">
        <w:t>reservoir</w:t>
      </w:r>
      <w:r w:rsidR="0067062E">
        <w:t xml:space="preserve"> rock</w:t>
      </w:r>
      <w:r w:rsidR="00CA54E8">
        <w:t xml:space="preserve">.  In these </w:t>
      </w:r>
      <w:r w:rsidR="004902C9">
        <w:t xml:space="preserve">self-sourced </w:t>
      </w:r>
      <w:r w:rsidR="00CA54E8">
        <w:t>systems, CH</w:t>
      </w:r>
      <w:r w:rsidR="00CA54E8">
        <w:rPr>
          <w:vertAlign w:val="subscript"/>
        </w:rPr>
        <w:t>4</w:t>
      </w:r>
      <w:r w:rsidR="00CA54E8">
        <w:t xml:space="preserve"> </w:t>
      </w:r>
      <w:r w:rsidR="00BC10C1">
        <w:t>that remains en</w:t>
      </w:r>
      <w:r w:rsidR="00CA54E8">
        <w:t xml:space="preserve">trapped in pore spaces will </w:t>
      </w:r>
      <w:r w:rsidR="001A4723">
        <w:t xml:space="preserve">probably </w:t>
      </w:r>
      <w:r w:rsidR="00CA54E8">
        <w:t>have exchanged hydrogens with surrounding organics or</w:t>
      </w:r>
      <w:r w:rsidR="00670722">
        <w:t xml:space="preserve"> with</w:t>
      </w:r>
      <w:r w:rsidR="00CA54E8">
        <w:t xml:space="preserve"> any available water</w:t>
      </w:r>
      <w:r w:rsidR="00CD1C22">
        <w:t xml:space="preserve"> as long as the rock has </w:t>
      </w:r>
      <w:r w:rsidR="000E0491">
        <w:t xml:space="preserve">been exposed </w:t>
      </w:r>
      <w:r w:rsidR="00CD1C22">
        <w:t xml:space="preserve">to temperatures of </w:t>
      </w:r>
      <w:r w:rsidR="00347118">
        <w:t xml:space="preserve">at least </w:t>
      </w:r>
      <w:r w:rsidR="000577DE">
        <w:t>~</w:t>
      </w:r>
      <w:r w:rsidR="000E0491">
        <w:t>1</w:t>
      </w:r>
      <w:r w:rsidR="000577DE">
        <w:t>30</w:t>
      </w:r>
      <w:r w:rsidR="00CD1C22">
        <w:t xml:space="preserve"> °C</w:t>
      </w:r>
      <w:r w:rsidR="002A4CEE">
        <w:t xml:space="preserve"> at maximum burial</w:t>
      </w:r>
      <w:r w:rsidR="00CD1C22">
        <w:t>.</w:t>
      </w:r>
      <w:r w:rsidR="00670722">
        <w:t xml:space="preserve">  </w:t>
      </w:r>
      <w:r w:rsidR="00844C04">
        <w:t xml:space="preserve">This is </w:t>
      </w:r>
      <w:r w:rsidR="006A6205">
        <w:t>supported</w:t>
      </w:r>
      <w:r w:rsidR="00844C04">
        <w:t xml:space="preserve"> with</w:t>
      </w:r>
      <w:r w:rsidR="006A6205">
        <w:t xml:space="preserve"> observations that at elevated maturities,</w:t>
      </w:r>
      <w:r w:rsidR="00844C04">
        <w:t xml:space="preserve"> </w:t>
      </w:r>
      <w:r w:rsidR="00844C04">
        <w:t>CH</w:t>
      </w:r>
      <w:r w:rsidR="00844C04" w:rsidRPr="00844C04">
        <w:rPr>
          <w:vertAlign w:val="subscript"/>
        </w:rPr>
        <w:t>4</w:t>
      </w:r>
      <w:r w:rsidR="00844C04">
        <w:t xml:space="preserve"> </w:t>
      </w:r>
      <w:r w:rsidR="006A6205">
        <w:t>approaches isotopic equilibrium with co-existing formation waters in unconventional reservoirs such as the</w:t>
      </w:r>
      <w:r w:rsidR="004C3C10">
        <w:t xml:space="preserve"> Utica</w:t>
      </w:r>
      <w:r w:rsidR="002A4CEE">
        <w:t xml:space="preserve">, </w:t>
      </w:r>
      <w:r w:rsidR="00844C04">
        <w:t>Marcellus</w:t>
      </w:r>
      <w:r w:rsidR="002A4CEE">
        <w:t>,</w:t>
      </w:r>
      <w:r w:rsidR="004C3C10">
        <w:t xml:space="preserve"> </w:t>
      </w:r>
      <w:r w:rsidR="002A4CEE">
        <w:t>and Eagle Ford</w:t>
      </w:r>
      <w:r w:rsidR="00D97648">
        <w:t xml:space="preserve">, </w:t>
      </w:r>
      <w:r w:rsidR="008D0640">
        <w:t>consistent</w:t>
      </w:r>
      <w:r w:rsidR="00D97648">
        <w:t xml:space="preserve"> with transfer of H from paleo-</w:t>
      </w:r>
      <w:proofErr w:type="spellStart"/>
      <w:r w:rsidR="00D97648">
        <w:t>groundwaters</w:t>
      </w:r>
      <w:proofErr w:type="spellEnd"/>
      <w:r w:rsidR="00D97648">
        <w:t xml:space="preserve"> to methane</w:t>
      </w:r>
      <w:r w:rsidR="004C3C10">
        <w:t xml:space="preserve"> </w:t>
      </w:r>
      <w:r w:rsidR="004C3C10">
        <w:fldChar w:fldCharType="begin"/>
      </w:r>
      <w:r w:rsidR="002A4CEE">
        <w:instrText xml:space="preserve"> ADDIN ZOTERO_ITEM CSL_CITATION {"citationID":"2qCeEi0y","properties":{"formattedCitation":"(Wang et al., 2015; Xie et al., 2021)","plainCitation":"(Wang et al., 2015; Xie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4C3C10">
        <w:fldChar w:fldCharType="separate"/>
      </w:r>
      <w:r w:rsidR="002A4CEE" w:rsidRPr="002A4CEE">
        <w:rPr>
          <w:rFonts w:cs="Times New Roman"/>
        </w:rPr>
        <w:t xml:space="preserve">(Wang et al., 2015; </w:t>
      </w:r>
      <w:proofErr w:type="spellStart"/>
      <w:r w:rsidR="002A4CEE" w:rsidRPr="002A4CEE">
        <w:rPr>
          <w:rFonts w:cs="Times New Roman"/>
        </w:rPr>
        <w:t>Xie</w:t>
      </w:r>
      <w:proofErr w:type="spellEnd"/>
      <w:r w:rsidR="002A4CEE" w:rsidRPr="002A4CEE">
        <w:rPr>
          <w:rFonts w:cs="Times New Roman"/>
        </w:rPr>
        <w:t xml:space="preserve"> et al., 2021)</w:t>
      </w:r>
      <w:r w:rsidR="004C3C10">
        <w:fldChar w:fldCharType="end"/>
      </w:r>
      <w:r w:rsidR="004C3C10">
        <w:t>.</w:t>
      </w:r>
      <w:r w:rsidR="00844C04">
        <w:t xml:space="preserve"> </w:t>
      </w:r>
      <w:r w:rsidR="00B81DD2">
        <w:t xml:space="preserve"> </w:t>
      </w:r>
    </w:p>
    <w:p w14:paraId="1996CBDC" w14:textId="6835CD27" w:rsidR="005B7361" w:rsidRDefault="00AA2707" w:rsidP="00E04AC6">
      <w:pPr>
        <w:pStyle w:val="Heading2"/>
      </w:pPr>
      <w:bookmarkStart w:id="2" w:name="_Ref93008295"/>
      <w:r>
        <w:lastRenderedPageBreak/>
        <w:t>G</w:t>
      </w:r>
      <w:r w:rsidR="00E04AC6">
        <w:t>ene</w:t>
      </w:r>
      <w:r>
        <w:t>ration potential of natural gas</w:t>
      </w:r>
      <w:bookmarkEnd w:id="2"/>
    </w:p>
    <w:p w14:paraId="63E7D680" w14:textId="5ADA4E6B" w:rsidR="007209CF" w:rsidRDefault="007209CF" w:rsidP="007209CF">
      <w:r>
        <w:t>Volumetric calculations based on source rock extent, type, richness, and maturity are used to estimate the mass of hydrocarbons generated by source rocks undergoing thermal maturation.  These calculations are</w:t>
      </w:r>
      <w:r w:rsidR="00384721">
        <w:t xml:space="preserve"> the basis of back-of-the-envelope estimates of potential resources when assessing frontier basins</w:t>
      </w:r>
      <w:r w:rsidR="00572358">
        <w:t xml:space="preserve"> when only coarse constraints on source rock presence and character are available</w:t>
      </w:r>
      <w:r w:rsidR="00F67C4D">
        <w:t xml:space="preserve"> </w:t>
      </w:r>
      <w:r w:rsidR="00F67C4D">
        <w:fldChar w:fldCharType="begin"/>
      </w:r>
      <w:r w:rsidR="00F67C4D">
        <w:instrText xml:space="preserve"> ADDIN ZOTERO_ITEM CSL_CITATION {"citationID":"xs8aAVDv","properties":{"formattedCitation":"(Schmoker, 1994)","plainCitation":"(Schmoker, 1994)","noteIndex":0},"citationItems":[{"id":3715,"uris":["http://zotero.org/users/local/pytFPmJs/items/RY3T2H9G"],"uri":["http://zotero.org/users/local/pytFPmJs/items/RY3T2H9G"],"itemData":{"id":3715,"type":"chapter","title":"Volumetric calculation of hydrocarbons generated","container-title":"The Petroleum System---from Source to Trap","collection-title":"AAPG Memoir","collection-number":"60","page":"323-326","abstract":"The problem addressed here is the calculation of the mass of hydrocarbons generated by\nthe active source rock pod of a petroleum system. This calculation method follows a four-\nstep sequence:(1) the source rock is identified and its boundaries defined,(2) the mass of\norganic carbon in the source rocks is calculated (equation 1),(3) the mass of hydrocarbons\ngenerated per gram of organic carbon is estimated (equation 2), and (4) the total mass of\nhydrocarbons generated is determined by multiplication of these data (equation 3).","author":[{"family":"Schmoker","given":"James W."}],"editor":[{"family":"Magoon","given":"L. B."},{"family":"Dow","given":"W. G."}],"issued":{"date-parts":[["1994"]]}}}],"schema":"https://github.com/citation-style-language/schema/raw/master/csl-citation.json"} </w:instrText>
      </w:r>
      <w:r w:rsidR="00F67C4D">
        <w:fldChar w:fldCharType="separate"/>
      </w:r>
      <w:r w:rsidR="00F67C4D" w:rsidRPr="003B4EF9">
        <w:rPr>
          <w:rFonts w:cs="Times New Roman"/>
        </w:rPr>
        <w:t>(</w:t>
      </w:r>
      <w:proofErr w:type="spellStart"/>
      <w:r w:rsidR="00F67C4D" w:rsidRPr="003B4EF9">
        <w:rPr>
          <w:rFonts w:cs="Times New Roman"/>
        </w:rPr>
        <w:t>Schmoker</w:t>
      </w:r>
      <w:proofErr w:type="spellEnd"/>
      <w:r w:rsidR="00F67C4D" w:rsidRPr="003B4EF9">
        <w:rPr>
          <w:rFonts w:cs="Times New Roman"/>
        </w:rPr>
        <w:t>, 1994)</w:t>
      </w:r>
      <w:r w:rsidR="00F67C4D">
        <w:fldChar w:fldCharType="end"/>
      </w:r>
      <w:r w:rsidR="00384721">
        <w:t xml:space="preserve">.  </w:t>
      </w:r>
      <w:r w:rsidR="00646D7B">
        <w:t xml:space="preserve">They are also formalized as </w:t>
      </w:r>
      <w:r w:rsidR="00421DE1">
        <w:t xml:space="preserve">programmatic </w:t>
      </w:r>
      <w:r w:rsidR="00646D7B">
        <w:t>subroutines</w:t>
      </w:r>
      <w:r>
        <w:t xml:space="preserve"> embedded in modern basin modeling packages </w:t>
      </w:r>
      <w:r>
        <w:fldChar w:fldCharType="begin"/>
      </w:r>
      <w:r w:rsidR="00626592">
        <w:instrText xml:space="preserve"> ADDIN ZOTERO_ITEM CSL_CITATION {"citationID":"tNw0gUj6","properties":{"formattedCitation":"(Tissot and Espitali\\uc0\\u233{}, 1975; Cooles et al., 1986; Pepper and Corvi, 1995; Tissot, 2003; Freund et al., 2007; Hantschel and Kauerauf, 2009; Stainforth, 2009; Fjellanger et al., 2010)","plainCitation":"(Tissot and Espitalié, 1975; Cooles et al., 1986; Pepper and Corvi, 1995; Tissot, 2003; Freund et al., 2007; Hantschel and Kauerauf, 2009; Stainforth, 2009; Fjellanger et al., 2010)","noteIndex":0},"citationItems":[{"id":3732,"uris":["http://zotero.org/users/local/pytFPmJs/items/GI4FC3ZS"],"uri":["http://zotero.org/users/local/pytFPmJs/items/GI4FC3ZS"],"itemData":{"id":3732,"type":"article-journal","title":"L'evolution thermique de la matière organique des sédiments : applications d'une simulation mathématique. Potentiel pétrolier des bassins sédimentaires de reconstitution de l'histoire thermique des sédiments","container-title":"Rev. Inst. Fr. Pét.","page":"743-778","volume":"30","issue":"5","abstract":"A mathematical model is used to simulate the thermal degradation of the organic matter in sediments. The possible applications of this model have to do with the seorch for favorable ail or gas prospection zones, determining the period when hydrocarbons were formed so as to compare it with the age of traps and caprocks, and estimating the ultimate reserves of a basin a well as the pyrogenation of ail shales. The type of organic matter is represented in the model by a set of constants that are determined by laboratory tests. This article in particular discusses the distribution of activation energies and its significance in relation to the composition of the kerogen. The other data required are the geological reconstruction of burial and the geothermal gradient. The reconstruction of ancient geothermics raises a special problem. By combining the measurement of vitrinite reflectance and the law of burial, a vitrinite évolution model con be used in most cases to reestablish the thermal history of the organic motter. This is of course of great interest for petroleum prospection, but its range of application goes far beyond this field and reaches all the way to problems of general geology such as geothermics, sediment diagenesis, global tectonics, etc.","DOI":"10.2516/ogst:1975026","author":[{"family":"Tissot","given":"B."},{"family":"Espitalié","given":"J."}],"issued":{"date-parts":[["1975",9]]}}},{"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40,"uris":["http://zotero.org/users/local/pytFPmJs/items/8H23968S"],"uri":["http://zotero.org/users/local/pytFPmJs/items/8H23968S"],"itemData":{"id":3140,"type":"article-journal","title":"Simple kinetic models of petroleum formation. Part I: oil and gas generation from kerogen","container-title":"Marine and Petroleum Geology","page":"291-319","volume":"12","issue":"3","abstract":"Modern basin analysis uses kinetic models to predict the extent of petroleum generation within potential source rocks. The global kinetic model presented here assigns kinetic parameters based on gross depositional environment and stratigraphic age; this is useful in areas of low geochemical knowledge, including exploration frontiers. Five kerogen kinetic organofacies, each characterized by a specific organic matter input and early diagenetic overprint, can broadly be related to sedimentary facies/age associations, even using seismic sequence stratigraphy alone: A, aquatic, marine, siliceous or carbonate/evaporite, any age; B, aquatic, marine, siliciclastic, any age; C, aquatic, non-marine, lacustrine, Phanerozoic; D/E, terrigenous, non-marine, ever-wet, coastal, Mesozoic and younger; and F, terrigenous, non-marine, coastal, late Palaeozoic and younger. Routine pyrolysis data allow partitioning of organic carbon in the immature source rock into four initial components: oil, oil-generative, gas-generative and inert. Separate kinetic parameters for the oil- and gas-generative fractions allow computation of the evolving concentration and composition of the products. It was assumed that the activation energy distributions for each fraction were normally distributed. Non-linear regression of large, combined laboratory and field data sets, varying by up to 12 orders of magnitude in heating rate, established optimum values for the required ten (5 × 2) kinetic parameter sets (A, Emean, σE). Differences in kinetic parameters can be reconciled with known chemical properties, although our knowledge base is still inadequate to construct kinetic models from first principles. Mean activation energies governing oil generation increase systematically in the order A-F, causing a corresponding increase in generation temperature. At a reference heating rate (2°C Ma−1), the oil generation ‘window’ (10–90% oil generative kerogen degraded) increases from ca. 95–135°C to 145–175°C. Organofacies C has the tightest energy distribution and narrowest oil generation window. The gas generation ‘window’ ranges from ca. 105–155°C to 175–220°C. Thermal stress results from a combination of temperature and time: an order of magnitude increase (decrease) in heating rate elevates (depresses) reaction temperatures by ca. 15°C; heating rates in subsiding sedimentary basins can vary by two orders of magnitude. Dramatic differences in generation temperature can result if the heating rate and organofacies effects compound. Thus, global oil and gas generation temperature thresholds constitute blunt instruments with which to screen the petroleum potential of sedimentary basins. Because unexpelled oil provides a potential feedstock for oil to gas cracking in the source rock, quantitative models of petroleum generation become really useful only when coupled with models of oil-gas cracking and expulsion. For example, the frequently observed association between gas provinces and coals cannot be explained solely by their generation behaviour.","DOI":"10.1016/0264-8172(95)98381-E","ISSN":"0264-8172","journalAbbreviation":"Marine and Petroleum Geology","author":[{"family":"Pepper","given":"Andrew S."},{"family":"Corvi","given":"Peter J."}],"issued":{"date-parts":[["1995",1,1]]}}},{"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063,"uris":["http://zotero.org/users/local/pytFPmJs/items/PLKBNTJR"],"uri":["http://zotero.org/users/local/pytFPmJs/items/PLKBNTJR"],"itemData":{"id":3063,"type":"article-journal","title":"Predicting oil and gas compositional yields via chemical structure–chemical yield modeling (CS-CYM): Part 1 – Concepts and implementation","container-title":"Organic Geochemistry","page":"288-305","volume":"38","issue":"2","abstract":"The ability to predict accurately the thermal conversion of complex carbonaceous materials under a wide range of heating rates and temperatures is of value in both petroleum exploration and refining operations. Modeling the thermal cracking of kerogen and coal under basinal heating conditions improves the pre-drill prediction of oil and gas yields and quality, thereby ultimately lowering exploration risk. Modeling the chemical structure and reactivity of asphaltenes from petroleum residues enables prediction of coke formation and properties in refinery processes, thereby lowering operating cost. Previous compositional yield models based on laboratory yield measurements have been developed for specific materials, such as isolated coals and kerogens, but extrapolation to predict oil and gas generation during geologic burial is problematic. Furthermore, models based on a few reference carbonaceous materials may not simulate varying compositions of kerogen and residues seen in nature. We have developed a method to calculate the amounts and composition of products resulting from the thermal decomposition of a solid complex carbonaceous material. This procedure provides a means of using laboratory measurements of complex carbonaceous solids to construct a representative model of its chemical structure (CS) that is then coupled with elementary reaction pathways to predict the chemical yield (CY) upon thermal decomposition. Data from elemental analysis (C, H, N, O, S), solid state 13C NMR, X-ray photoelectron spectroscopy (XPS), sulfur X-ray absorption structure spectroscopy (XANES), and pyrolysis-gas chromatography (GC) are used to constrain the construction of core molecular structures representative of the complex carbonaceous material. These core structures are expanded stochastically to describe large macromolecules (&gt;104 cores with </w:instrText>
      </w:r>
      <w:r w:rsidR="00626592">
        <w:rPr>
          <w:rFonts w:ascii="Cambria Math" w:hAnsi="Cambria Math" w:cs="Cambria Math"/>
        </w:rPr>
        <w:instrText>∼</w:instrText>
      </w:r>
      <w:r w:rsidR="00626592">
        <w:instrText xml:space="preserve">106 atoms) with bulk properties that match the experimental results. Gas, liquid and solid product yields, resulting from thermal decomposition, are calculated by identifying reactive functional groups within the CS stochastic ensemble and imposing a reaction network constrained by fundamental thermodynamics and kinetics. An expulsion model is added to the decomposition model to calculate the chemical products in open and closed systems. Product yields may then be predicted under a wide range of time–temperature conditions used in rapid laboratory pyrolysis experiments, refinery processes, or geologic maturation.","DOI":"10.1016/j.orggeochem.2006.09.009","ISSN":"0146-6380","journalAbbreviation":"Organic Geochemistry","author":[{"family":"Freund","given":"Howard"},{"family":"Walters","given":"Clifford C."},{"family":"Kelemen","given":"Simon R."},{"family":"Siskin","given":"Michael"},{"family":"Gorbaty","given":"Martin L."},{"family":"Curry","given":"David J."},{"family":"Bence","given":"A.E."}],"issued":{"date-parts":[["2007",2,1]]}}},{"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id":3145,"uris":["http://zotero.org/users/local/pytFPmJs/items/396FB27K"],"uri":["http://zotero.org/users/local/pytFPmJs/items/396FB27K"],"itemData":{"id":3145,"type":"article-journal","title":"Practical kinetic modeling of petroleum generation and expulsion","container-title":"Thematic Set on Basin Modeling Perspectives","page":"552-572","volume":"26","issue":"4","abstract":"Models for petroleum generation used by the industry are often limited by (a) sub-optimal laboratory pyrolysis methods for studying hydrocarbon generation, (b) over-simple models of petroleum generation, (c) inappropriate mathematical methods to derive kinetic parameters by fitting laboratory data, (d) primitive models of primary migration/expulsion and its coupling with petroleum generation, and (e) insufficient use of subsurface data to constrain the models. Problems (a), (b) and (c) lead to forced compensation effects between the activation energies and frequency factors of reaction kinetics that are wholly artificial, and which yield poor extrapolations to geological conditions. Simple switch or adsorption models of expulsion are insufficient to describe the residence time of species in source rocks. Yet, the residence time controls the thermal stresses to which the species are subjected for cracking to lighter species. The ShellGenex model for petroleum generation and expulsion has been developed since 1988. In this multi-species model, the rate-limiting step of primary migration is treated as the slow diffusion of the petroleum through the kerogen itself. Other key aspects of the model are: the reaction and transport behaviour of the heavy compounds; the role of free radicals in the cracking kinetics of hydrocarbon species in the model; and the evolving free volume of the kerogen. The last of these has a particularly strong effect on the primary migration of the generated petroleum molecules. Some implications of this model are that (a) compositions of expelled petroleum vary more strongly than the standard parallel-reaction model suggests, and (b) expulsion is not immediately extinguished by waning temperatures and pressures, but continues with decreasing GOR of the expelled petroleum and increasing density of the expelled oil.","DOI":"10.1016/j.marpetgeo.2009.01.006","ISSN":"0264-8172","journalAbbreviation":"Marine and Petroleum Geology","author":[{"family":"Stainforth","given":"John G."}],"issued":{"date-parts":[["2009",4,1]]}}},{"id":653,"uris":["http://zotero.org/users/local/pytFPmJs/items/RLYYFDDW"],"uri":["http://zotero.org/users/local/pytFPmJs/items/RLYYFDDW"],"itemData":{"id":653,"type":"chapter","title":"Charging the giant gas fields of the NW Siberia basin","container-title":"Petroleum Geology: From Mature Basins to New Frontiers – Proceedings of the 7th Petroleum Geology Conference","publisher":"Geological Society of London","page":"659-668","volume":"7","abstract":"The West Siberia basin is the largest petroleum province in Russia, with 80% of the country's gas resources in the Cenomanian Pokur Formation. Significant undiscovered gas resources have been assessed as on trend with the giant gas fields. However, the origin of the large amounts of dry, isotopically light gas is still an enigma, albeit extensively addressed in the literature. This study aims at quantifying the gas contribution from all relevant thermal sources. The West Siberia Basin is the world's largest intracratonic basin, comprising up to 12 km of Mesozoic and Cenozoic clastic rocks. The Basement is composed of Palaeozoic accretionary crust. Northward-trending Permian–Triassic rifts were filled by fluvial–deltaic sediments from the south and east, punctuated by marine transgressions from the north. Cenozoic basin inversion formed traps for petroleum. A regional high-resolution 3D basin simulation was used to model the thermal evolution of the northern West Siberia basin. Geostatistical modelling was applied to assess source rock richness and quality. Basal heat flow was modelled by calibration to bottom-hole temperature and vitrinite measurements. Hydrocarbon generation kinetic parameters were derived from measurements performed on West Siberia rock samples. Thermal gas charge expelled from the hydrocarbon kitchen drainage areas of key fields were compared with the gas volumes accumulated in these fields. The study found that Cretaceous terrestrial sources can generate sufficient early thermal gas to charge accumulations in the South Kara Sea area, and additional Jurassic sources can charge the remaining accumulations of the study area if favourable conditions apply. Biogenic gas is likely to have contributed to the gas accumulations. Mixing of thermal and biogenic gas could explain the observed isotopic composition. Sensitivity analyses show that the timing of structuring and uplift is the most critical factor of the assessment. Variations in glaciation, heat flow and source kinetics show less effect on the hydrocarbon accumulation.","URL":"https://doi.org/10.1144/0070659","ISBN":"978-1-86239-298-4","note":"DOI: 10.1144/0070659","author":[{"family":"Fjellanger","given":"E."},{"family":"Kontorovich","given":"A. E."},{"family":"Barboza","given":"S. A."},{"family":"Burshtein","given":"L. M."},{"family":"Hardy","given":"M. J."},{"family":"Livshits","given":"V. R."}],"editor":[{"family":"Vining","given":"B. A."},{"family":"Pickering","given":"S. C."}],"issued":{"date-parts":[["2010",1,1]]},"accessed":{"date-parts":[["2020",6,1]]}}}],"schema":"https://github.com/citation-style-language/schema/raw/master/csl-citation.json"} </w:instrText>
      </w:r>
      <w:r>
        <w:fldChar w:fldCharType="separate"/>
      </w:r>
      <w:r w:rsidR="00626592" w:rsidRPr="00626592">
        <w:rPr>
          <w:rFonts w:cs="Times New Roman"/>
          <w:szCs w:val="24"/>
        </w:rPr>
        <w:t>(</w:t>
      </w:r>
      <w:proofErr w:type="spellStart"/>
      <w:r w:rsidR="00626592" w:rsidRPr="00626592">
        <w:rPr>
          <w:rFonts w:cs="Times New Roman"/>
          <w:szCs w:val="24"/>
        </w:rPr>
        <w:t>Tissot</w:t>
      </w:r>
      <w:proofErr w:type="spellEnd"/>
      <w:r w:rsidR="00626592" w:rsidRPr="00626592">
        <w:rPr>
          <w:rFonts w:cs="Times New Roman"/>
          <w:szCs w:val="24"/>
        </w:rPr>
        <w:t xml:space="preserve"> and </w:t>
      </w:r>
      <w:proofErr w:type="spellStart"/>
      <w:r w:rsidR="00626592" w:rsidRPr="00626592">
        <w:rPr>
          <w:rFonts w:cs="Times New Roman"/>
          <w:szCs w:val="24"/>
        </w:rPr>
        <w:t>Espitalié</w:t>
      </w:r>
      <w:proofErr w:type="spellEnd"/>
      <w:r w:rsidR="00626592" w:rsidRPr="00626592">
        <w:rPr>
          <w:rFonts w:cs="Times New Roman"/>
          <w:szCs w:val="24"/>
        </w:rPr>
        <w:t xml:space="preserve">, 1975; </w:t>
      </w:r>
      <w:proofErr w:type="spellStart"/>
      <w:r w:rsidR="00626592" w:rsidRPr="00626592">
        <w:rPr>
          <w:rFonts w:cs="Times New Roman"/>
          <w:szCs w:val="24"/>
        </w:rPr>
        <w:t>Cooles</w:t>
      </w:r>
      <w:proofErr w:type="spellEnd"/>
      <w:r w:rsidR="00626592" w:rsidRPr="00626592">
        <w:rPr>
          <w:rFonts w:cs="Times New Roman"/>
          <w:szCs w:val="24"/>
        </w:rPr>
        <w:t xml:space="preserve"> et al., 1986; Pepper and </w:t>
      </w:r>
      <w:proofErr w:type="spellStart"/>
      <w:r w:rsidR="00626592" w:rsidRPr="00626592">
        <w:rPr>
          <w:rFonts w:cs="Times New Roman"/>
          <w:szCs w:val="24"/>
        </w:rPr>
        <w:t>Corvi</w:t>
      </w:r>
      <w:proofErr w:type="spellEnd"/>
      <w:r w:rsidR="00626592" w:rsidRPr="00626592">
        <w:rPr>
          <w:rFonts w:cs="Times New Roman"/>
          <w:szCs w:val="24"/>
        </w:rPr>
        <w:t xml:space="preserve">, 1995; </w:t>
      </w:r>
      <w:proofErr w:type="spellStart"/>
      <w:r w:rsidR="00626592" w:rsidRPr="00626592">
        <w:rPr>
          <w:rFonts w:cs="Times New Roman"/>
          <w:szCs w:val="24"/>
        </w:rPr>
        <w:t>Tissot</w:t>
      </w:r>
      <w:proofErr w:type="spellEnd"/>
      <w:r w:rsidR="00626592" w:rsidRPr="00626592">
        <w:rPr>
          <w:rFonts w:cs="Times New Roman"/>
          <w:szCs w:val="24"/>
        </w:rPr>
        <w:t xml:space="preserve">, 2003; Freund et al., 2007; </w:t>
      </w:r>
      <w:proofErr w:type="spellStart"/>
      <w:r w:rsidR="00626592" w:rsidRPr="00626592">
        <w:rPr>
          <w:rFonts w:cs="Times New Roman"/>
          <w:szCs w:val="24"/>
        </w:rPr>
        <w:t>Hantschel</w:t>
      </w:r>
      <w:proofErr w:type="spellEnd"/>
      <w:r w:rsidR="00626592" w:rsidRPr="00626592">
        <w:rPr>
          <w:rFonts w:cs="Times New Roman"/>
          <w:szCs w:val="24"/>
        </w:rPr>
        <w:t xml:space="preserve"> and </w:t>
      </w:r>
      <w:proofErr w:type="spellStart"/>
      <w:r w:rsidR="00626592" w:rsidRPr="00626592">
        <w:rPr>
          <w:rFonts w:cs="Times New Roman"/>
          <w:szCs w:val="24"/>
        </w:rPr>
        <w:t>Kauerauf</w:t>
      </w:r>
      <w:proofErr w:type="spellEnd"/>
      <w:r w:rsidR="00626592" w:rsidRPr="00626592">
        <w:rPr>
          <w:rFonts w:cs="Times New Roman"/>
          <w:szCs w:val="24"/>
        </w:rPr>
        <w:t xml:space="preserve">, 2009; </w:t>
      </w:r>
      <w:proofErr w:type="spellStart"/>
      <w:r w:rsidR="00626592" w:rsidRPr="00626592">
        <w:rPr>
          <w:rFonts w:cs="Times New Roman"/>
          <w:szCs w:val="24"/>
        </w:rPr>
        <w:t>Stainforth</w:t>
      </w:r>
      <w:proofErr w:type="spellEnd"/>
      <w:r w:rsidR="00626592" w:rsidRPr="00626592">
        <w:rPr>
          <w:rFonts w:cs="Times New Roman"/>
          <w:szCs w:val="24"/>
        </w:rPr>
        <w:t xml:space="preserve">, 2009; </w:t>
      </w:r>
      <w:proofErr w:type="spellStart"/>
      <w:r w:rsidR="00626592" w:rsidRPr="00626592">
        <w:rPr>
          <w:rFonts w:cs="Times New Roman"/>
          <w:szCs w:val="24"/>
        </w:rPr>
        <w:t>Fjellanger</w:t>
      </w:r>
      <w:proofErr w:type="spellEnd"/>
      <w:r w:rsidR="00626592" w:rsidRPr="00626592">
        <w:rPr>
          <w:rFonts w:cs="Times New Roman"/>
          <w:szCs w:val="24"/>
        </w:rPr>
        <w:t xml:space="preserve"> et al., 2010)</w:t>
      </w:r>
      <w:r>
        <w:fldChar w:fldCharType="end"/>
      </w:r>
      <w:r>
        <w:t xml:space="preserve"> </w:t>
      </w:r>
      <w:r w:rsidR="000C0897">
        <w:t>which</w:t>
      </w:r>
      <w:r>
        <w:t xml:space="preserve"> </w:t>
      </w:r>
      <w:r w:rsidR="00C61ED3">
        <w:t>take</w:t>
      </w:r>
      <w:r>
        <w:t xml:space="preserve"> spatially-resolved hydrogen index (HI) values</w:t>
      </w:r>
      <w:r w:rsidR="00697130">
        <w:t xml:space="preserve"> of source horizons</w:t>
      </w:r>
      <w:r>
        <w:t xml:space="preserve"> as a key input.  </w:t>
      </w:r>
    </w:p>
    <w:p w14:paraId="54A340BB" w14:textId="46431C29" w:rsidR="00EF605C" w:rsidRDefault="00EF605C" w:rsidP="007209CF">
      <w:r>
        <w:t xml:space="preserve">In a series of experiments, Wenger and Price </w:t>
      </w:r>
      <w:r>
        <w:fldChar w:fldCharType="begin"/>
      </w:r>
      <w:r>
        <w:instrText xml:space="preserve"> ADDIN ZOTERO_ITEM CSL_CITATION {"citationID":"f3cXiViT","properties":{"formattedCitation":"(1991)","plainCitation":"(1991)","noteIndex":0},"citationItems":[{"id":3729,"uris":["http://zotero.org/users/local/pytFPmJs/items/HQC57MD3"],"uri":["http://zotero.org/users/local/pytFPmJs/items/HQC57MD3"],"itemData":{"id":3729,"type":"paper-conference","title":"Differential petroleum generation and maturation paths of the different organic matter types as determined by hydrous pyrolysis over a wide range of experimental temperatures","container-title":"European Association of Organic Geochemists 15th International Meeting, Advances and Applications in the Natural Environment: Organic Geochemistry","page":"335–339","author":[{"family":"Wenger","given":"LM"},{"family":"Price","given":"LC"}],"issued":{"date-parts":[["1991"]]}},"suppress-author":true}],"schema":"https://github.com/citation-style-language/schema/raw/master/csl-citation.json"} </w:instrText>
      </w:r>
      <w:r>
        <w:fldChar w:fldCharType="separate"/>
      </w:r>
      <w:r w:rsidRPr="00EF605C">
        <w:rPr>
          <w:rFonts w:cs="Times New Roman"/>
        </w:rPr>
        <w:t>(1991)</w:t>
      </w:r>
      <w:r>
        <w:fldChar w:fldCharType="end"/>
      </w:r>
      <w:r>
        <w:t xml:space="preserve"> heated shale source rocks and coals</w:t>
      </w:r>
      <w:r w:rsidR="00132B5C">
        <w:t xml:space="preserve"> in the presence of water</w:t>
      </w:r>
      <w:r>
        <w:t xml:space="preserve"> for 30 days</w:t>
      </w:r>
      <w:r w:rsidR="006E1167">
        <w:t xml:space="preserve"> over a wide range of temperatures (150 to 500 °C)</w:t>
      </w:r>
      <w:r w:rsidR="00554433">
        <w:t xml:space="preserve">.  They </w:t>
      </w:r>
      <w:r w:rsidR="00BC1BFD">
        <w:t>observed</w:t>
      </w:r>
      <w:r>
        <w:t xml:space="preserve"> </w:t>
      </w:r>
      <w:r w:rsidR="006D1B1C">
        <w:t xml:space="preserve">that HI's often </w:t>
      </w:r>
      <w:r w:rsidR="006D1B1C" w:rsidRPr="00AB3C42">
        <w:t>increased</w:t>
      </w:r>
      <w:r w:rsidR="006D1B1C">
        <w:t xml:space="preserve"> with experimental temperature, instead of declining as would be expected for </w:t>
      </w:r>
      <w:r w:rsidR="006D1B1C" w:rsidRPr="004E2B47">
        <w:t>simple depletion of</w:t>
      </w:r>
      <w:r w:rsidR="00EE7192" w:rsidRPr="004E2B47">
        <w:t xml:space="preserve"> initial kerogen</w:t>
      </w:r>
      <w:r w:rsidR="004E2B47">
        <w:t xml:space="preserve"> via cracking reactions</w:t>
      </w:r>
      <w:r w:rsidR="006D1B1C">
        <w:t xml:space="preserve">.  Furthermore, </w:t>
      </w:r>
      <w:r>
        <w:t>more hydrocarbon</w:t>
      </w:r>
      <w:r w:rsidR="00716764">
        <w:t>s</w:t>
      </w:r>
      <w:r>
        <w:t xml:space="preserve"> </w:t>
      </w:r>
      <w:r w:rsidR="006D1B1C">
        <w:t xml:space="preserve">were </w:t>
      </w:r>
      <w:r w:rsidR="00B560CF">
        <w:t>generated</w:t>
      </w:r>
      <w:r w:rsidR="006D1B1C">
        <w:t xml:space="preserve"> in some experiments</w:t>
      </w:r>
      <w:r>
        <w:t xml:space="preserve"> than the theoretical</w:t>
      </w:r>
      <w:r w:rsidR="00CA1A00">
        <w:t xml:space="preserve"> maximum if all</w:t>
      </w:r>
      <w:r>
        <w:t xml:space="preserve"> </w:t>
      </w:r>
      <w:r w:rsidR="00CA1A00">
        <w:t xml:space="preserve">organic-H were to be converted into product </w:t>
      </w:r>
      <w:r>
        <w:fldChar w:fldCharType="begin"/>
      </w:r>
      <w:r w:rsidR="00F47BF0">
        <w:instrText xml:space="preserve"> ADDIN ZOTERO_ITEM CSL_CITATION {"citationID":"w9ZLaWKU","properties":{"formattedCitation":"(shown in Price, 2001, their Figure 3)","plainCitation":"(shown in Price, 2001, their Figure 3)","noteIndex":0},"citationItems":[{"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prefix":"shown in","suffix":", their Figure 3"}],"schema":"https://github.com/citation-style-language/schema/raw/master/csl-citation.json"} </w:instrText>
      </w:r>
      <w:r>
        <w:fldChar w:fldCharType="separate"/>
      </w:r>
      <w:r w:rsidR="00F47BF0" w:rsidRPr="00F47BF0">
        <w:rPr>
          <w:rFonts w:cs="Times New Roman"/>
        </w:rPr>
        <w:t>(shown in Price, 2001, their Figure 3)</w:t>
      </w:r>
      <w:r>
        <w:fldChar w:fldCharType="end"/>
      </w:r>
      <w:r w:rsidR="00997E40">
        <w:t>.</w:t>
      </w:r>
      <w:r w:rsidR="006E1167">
        <w:t xml:space="preserve">  </w:t>
      </w:r>
      <w:r w:rsidR="00A5204C">
        <w:t>They attributed this</w:t>
      </w:r>
      <w:r w:rsidR="00BD4089">
        <w:t xml:space="preserve"> excess hydrocarbon yield</w:t>
      </w:r>
      <w:r w:rsidR="00A5204C">
        <w:t xml:space="preserve"> to the </w:t>
      </w:r>
      <w:r w:rsidR="000A0CAA">
        <w:t xml:space="preserve">hydrolytic </w:t>
      </w:r>
      <w:r w:rsidR="00A5204C">
        <w:t>disproportionation of kerogen</w:t>
      </w:r>
      <w:r w:rsidR="00A6287D">
        <w:t xml:space="preserve"> into CO</w:t>
      </w:r>
      <w:r w:rsidR="00A6287D">
        <w:rPr>
          <w:vertAlign w:val="subscript"/>
        </w:rPr>
        <w:t>2</w:t>
      </w:r>
      <w:r w:rsidR="00A6287D">
        <w:t xml:space="preserve"> </w:t>
      </w:r>
      <w:r w:rsidR="00E03A3E">
        <w:t>+</w:t>
      </w:r>
      <w:r w:rsidR="00A6287D">
        <w:t xml:space="preserve"> CH</w:t>
      </w:r>
      <w:r w:rsidR="00A6287D">
        <w:rPr>
          <w:vertAlign w:val="subscript"/>
        </w:rPr>
        <w:t>4</w:t>
      </w:r>
      <w:r w:rsidR="00A6287D">
        <w:t xml:space="preserve"> and other </w:t>
      </w:r>
      <w:r w:rsidR="00E47CCB">
        <w:t xml:space="preserve">small </w:t>
      </w:r>
      <w:proofErr w:type="spellStart"/>
      <w:r w:rsidR="00E47CCB">
        <w:t>paraffins</w:t>
      </w:r>
      <w:proofErr w:type="spellEnd"/>
      <w:r w:rsidR="000A0CAA">
        <w:t xml:space="preserve"> </w:t>
      </w:r>
      <w:r w:rsidR="00A40C90">
        <w:t xml:space="preserve">via reactions described by </w:t>
      </w:r>
      <w:proofErr w:type="spellStart"/>
      <w:r w:rsidR="00A40C90">
        <w:t>Helgeson</w:t>
      </w:r>
      <w:proofErr w:type="spellEnd"/>
      <w:r w:rsidR="00A40C90">
        <w:t xml:space="preserve">, Seewald, and others </w:t>
      </w:r>
      <w:r w:rsidR="00A5204C">
        <w:fldChar w:fldCharType="begin"/>
      </w:r>
      <w:r w:rsidR="00912F27">
        <w:instrText xml:space="preserve"> ADDIN ZOTERO_ITEM CSL_CITATION {"citationID":"2maPGVYf","properties":{"formattedCitation":"(e.g., Seewald, 1994, 2003; Helgeson et al., 2009)","plainCitation":"(e.g., Seewald, 1994, 2003; Helgeson et al., 2009)","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prefix":"e.g., "},{"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schema":"https://github.com/citation-style-language/schema/raw/master/csl-citation.json"} </w:instrText>
      </w:r>
      <w:r w:rsidR="00A5204C">
        <w:fldChar w:fldCharType="separate"/>
      </w:r>
      <w:r w:rsidR="00912F27" w:rsidRPr="00912F27">
        <w:rPr>
          <w:rFonts w:cs="Times New Roman"/>
        </w:rPr>
        <w:t xml:space="preserve">(e.g., Seewald, 1994, 2003; </w:t>
      </w:r>
      <w:proofErr w:type="spellStart"/>
      <w:r w:rsidR="00912F27" w:rsidRPr="00912F27">
        <w:rPr>
          <w:rFonts w:cs="Times New Roman"/>
        </w:rPr>
        <w:t>Helgeson</w:t>
      </w:r>
      <w:proofErr w:type="spellEnd"/>
      <w:r w:rsidR="00912F27" w:rsidRPr="00912F27">
        <w:rPr>
          <w:rFonts w:cs="Times New Roman"/>
        </w:rPr>
        <w:t xml:space="preserve"> et al., 2009)</w:t>
      </w:r>
      <w:r w:rsidR="00A5204C">
        <w:fldChar w:fldCharType="end"/>
      </w:r>
      <w:r w:rsidR="00A5204C">
        <w:t>.</w:t>
      </w:r>
    </w:p>
    <w:p w14:paraId="4EA9199C" w14:textId="5C323310" w:rsidR="00A2525A" w:rsidRPr="000C1CD5" w:rsidRDefault="008F3BCF" w:rsidP="00A2525A">
      <w:r>
        <w:t>E</w:t>
      </w:r>
      <w:r w:rsidR="00957DAF">
        <w:t>vidence from our</w:t>
      </w:r>
      <w:r w:rsidR="00A136E1">
        <w:t xml:space="preserve"> results</w:t>
      </w:r>
      <w:r w:rsidR="00812E58">
        <w:t xml:space="preserve"> </w:t>
      </w:r>
      <w:r w:rsidR="00957DAF">
        <w:t xml:space="preserve">and </w:t>
      </w:r>
      <w:r w:rsidR="00812E58">
        <w:t xml:space="preserve">the </w:t>
      </w:r>
      <w:r w:rsidR="00957DAF">
        <w:t xml:space="preserve">other studies discussed above suggest that hydrocarbon generation in source rocks may not be limited by the </w:t>
      </w:r>
      <w:r w:rsidR="00957DAF" w:rsidRPr="000C1CD5">
        <w:t xml:space="preserve">HI </w:t>
      </w:r>
      <w:r w:rsidR="00957DAF">
        <w:t>of the rocks.  Hence, if organic H is not limiting</w:t>
      </w:r>
      <w:r w:rsidR="00EA2F19">
        <w:t>, and water participates in the formation of hydrocarbons</w:t>
      </w:r>
      <w:r w:rsidR="00957DAF">
        <w:t>, the next logical upper bounds</w:t>
      </w:r>
      <w:r w:rsidR="00957DAF" w:rsidRPr="000C1CD5">
        <w:t xml:space="preserve"> </w:t>
      </w:r>
      <w:r w:rsidR="00957DAF">
        <w:t xml:space="preserve">on the amount of hydrocarbons able to be generated are either TOC or the availability of water to petroleum-generating reactions.  This has been suggested by several authors in years past </w:t>
      </w:r>
      <w:r w:rsidR="00957DAF">
        <w:fldChar w:fldCharType="begin"/>
      </w:r>
      <w:r w:rsidR="003229BD">
        <w:instrText xml:space="preserve"> ADDIN ZOTERO_ITEM CSL_CITATION {"citationID":"RutILwJe","properties":{"formattedCitation":"(Lewan, 1992; Helgeson et al., 1993, 2009; Price, 1994, 2001; Seewald, 1994, 2003)","plainCitation":"(Lewan, 1992; Helgeson et al., 1993, 2009; Price, 1994, 2001; Seewald, 1994, 2003)","noteIndex":0},"citationItems":[{"id":1743,"uris":["http://zotero.org/users/local/pytFPmJs/items/A6LYMJBT"],"uri":["http://zotero.org/users/local/pytFPmJs/items/A6LYMJBT"],"itemData":{"id":1743,"type":"article-journal","title":"Water as a source of hydrogen and oxygen in petroleum formation by hydrous pyrolysis","container-title":"Am. Chem. Soc. Div. Fuel Chem","page":"1643–1649","volume":"37","author":[{"family":"Lewan","given":"MD"}],"issued":{"date-parts":[["1992"]]}}},{"id":1456,"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2861,"uris":["http://zotero.org/users/local/pytFPmJs/items/245SJMLR"],"uri":["http://zotero.org/users/local/pytFPmJs/items/245SJMLR"],"itemData":{"id":2861,"type":"article-journal","title":"Metamorphic free-for-all","container-title":"Nature","page":"253-254","volume":"370","issue":"6487","DOI":"10.1038/370253a0","ISSN":"1476-4687","journalAbbreviation":"Nature","author":[{"family":"Price","given":"Leigh C."}],"issued":{"date-parts":[["1994",7,1]]}}},{"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957DAF">
        <w:fldChar w:fldCharType="separate"/>
      </w:r>
      <w:r w:rsidR="003229BD" w:rsidRPr="003229BD">
        <w:rPr>
          <w:rFonts w:cs="Times New Roman"/>
        </w:rPr>
        <w:t>(</w:t>
      </w:r>
      <w:proofErr w:type="spellStart"/>
      <w:r w:rsidR="003229BD" w:rsidRPr="003229BD">
        <w:rPr>
          <w:rFonts w:cs="Times New Roman"/>
        </w:rPr>
        <w:t>Lewan</w:t>
      </w:r>
      <w:proofErr w:type="spellEnd"/>
      <w:r w:rsidR="003229BD" w:rsidRPr="003229BD">
        <w:rPr>
          <w:rFonts w:cs="Times New Roman"/>
        </w:rPr>
        <w:t xml:space="preserve">, 1992; </w:t>
      </w:r>
      <w:proofErr w:type="spellStart"/>
      <w:r w:rsidR="003229BD" w:rsidRPr="003229BD">
        <w:rPr>
          <w:rFonts w:cs="Times New Roman"/>
        </w:rPr>
        <w:t>Helgeson</w:t>
      </w:r>
      <w:proofErr w:type="spellEnd"/>
      <w:r w:rsidR="003229BD" w:rsidRPr="003229BD">
        <w:rPr>
          <w:rFonts w:cs="Times New Roman"/>
        </w:rPr>
        <w:t xml:space="preserve"> et al., 1993, 2009; Price, 1994, 2001; Seewald, 1994, 2003)</w:t>
      </w:r>
      <w:r w:rsidR="00957DAF">
        <w:fldChar w:fldCharType="end"/>
      </w:r>
      <w:r w:rsidR="00DA5017">
        <w:t>,</w:t>
      </w:r>
      <w:r w:rsidR="00A2525A">
        <w:t xml:space="preserve"> and if true, then</w:t>
      </w:r>
      <w:r w:rsidR="00475C39">
        <w:t xml:space="preserve"> kinetic models of petroleum formation</w:t>
      </w:r>
      <w:r w:rsidR="007E394C">
        <w:t xml:space="preserve"> employed in basin modeling</w:t>
      </w:r>
      <w:r w:rsidR="00475C39">
        <w:t xml:space="preserve"> </w:t>
      </w:r>
      <w:r w:rsidR="00ED758D">
        <w:fldChar w:fldCharType="begin"/>
      </w:r>
      <w:r w:rsidR="00387879">
        <w:instrText xml:space="preserve"> ADDIN ZOTERO_ITEM CSL_CITATION {"citationID":"uo9ctoAv","properties":{"formattedCitation":"(Tissot et al., 1987; Tissot, 2003; Hantschel and Kauerauf, 2009)","plainCitation":"(Tissot et al., 1987; Tissot, 2003; Hantschel and Kauerauf, 2009)","noteIndex":0},"citationItems":[{"id":2405,"uris":["http://zotero.org/users/local/pytFPmJs/items/JWNXJ583"],"uri":["http://zotero.org/users/local/pytFPmJs/items/JWNXJ583"],"itemData":{"id":2405,"type":"article-journal","title":"Thermal history of sedimentary basins, maturation indices, and kinetics of oil and gas generation","container-title":"AAPG Bulletin","page":"1445-1466","volume":"71","issue":"12","author":[{"family":"Tissot","given":"BP"},{"family":"Pelet","given":"R"},{"family":"Ungerer","given":"PH"}],"issued":{"date-parts":[["1987"]]}}},{"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387879" w:rsidRPr="00387879">
        <w:rPr>
          <w:rFonts w:cs="Times New Roman"/>
        </w:rPr>
        <w:t>(</w:t>
      </w:r>
      <w:proofErr w:type="spellStart"/>
      <w:r w:rsidR="00387879" w:rsidRPr="00387879">
        <w:rPr>
          <w:rFonts w:cs="Times New Roman"/>
        </w:rPr>
        <w:t>Tissot</w:t>
      </w:r>
      <w:proofErr w:type="spellEnd"/>
      <w:r w:rsidR="00387879" w:rsidRPr="00387879">
        <w:rPr>
          <w:rFonts w:cs="Times New Roman"/>
        </w:rPr>
        <w:t xml:space="preserve"> et al., 1987; </w:t>
      </w:r>
      <w:proofErr w:type="spellStart"/>
      <w:r w:rsidR="00387879" w:rsidRPr="00387879">
        <w:rPr>
          <w:rFonts w:cs="Times New Roman"/>
        </w:rPr>
        <w:t>Tissot</w:t>
      </w:r>
      <w:proofErr w:type="spellEnd"/>
      <w:r w:rsidR="00387879" w:rsidRPr="00387879">
        <w:rPr>
          <w:rFonts w:cs="Times New Roman"/>
        </w:rPr>
        <w:t xml:space="preserve">, 2003; </w:t>
      </w:r>
      <w:proofErr w:type="spellStart"/>
      <w:r w:rsidR="00387879" w:rsidRPr="00387879">
        <w:rPr>
          <w:rFonts w:cs="Times New Roman"/>
        </w:rPr>
        <w:t>Hantschel</w:t>
      </w:r>
      <w:proofErr w:type="spellEnd"/>
      <w:r w:rsidR="00387879" w:rsidRPr="00387879">
        <w:rPr>
          <w:rFonts w:cs="Times New Roman"/>
        </w:rPr>
        <w:t xml:space="preserve"> and </w:t>
      </w:r>
      <w:proofErr w:type="spellStart"/>
      <w:r w:rsidR="00387879" w:rsidRPr="00387879">
        <w:rPr>
          <w:rFonts w:cs="Times New Roman"/>
        </w:rPr>
        <w:t>Kauerauf</w:t>
      </w:r>
      <w:proofErr w:type="spellEnd"/>
      <w:r w:rsidR="00387879" w:rsidRPr="00387879">
        <w:rPr>
          <w:rFonts w:cs="Times New Roman"/>
        </w:rPr>
        <w:t>, 2009)</w:t>
      </w:r>
      <w:r w:rsidR="00ED758D">
        <w:fldChar w:fldCharType="end"/>
      </w:r>
      <w:r w:rsidR="00ED758D">
        <w:t xml:space="preserve"> may significantly </w:t>
      </w:r>
      <w:proofErr w:type="spellStart"/>
      <w:r w:rsidR="00475C39">
        <w:t>underpredict</w:t>
      </w:r>
      <w:proofErr w:type="spellEnd"/>
      <w:r w:rsidR="00475C39">
        <w:t xml:space="preserve">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A341A1">
        <w:rPr>
          <w:b/>
          <w:noProof/>
        </w:rPr>
        <w:t>8</w:t>
      </w:r>
      <w:r w:rsidR="00A2525A" w:rsidRPr="00D909ED">
        <w:rPr>
          <w:b/>
        </w:rPr>
        <w:fldChar w:fldCharType="end"/>
      </w:r>
      <w:r w:rsidR="00A2525A">
        <w:t>)</w:t>
      </w:r>
      <w:r w:rsidR="00A2525A" w:rsidRPr="000C1CD5">
        <w:t xml:space="preserve">.  </w:t>
      </w:r>
    </w:p>
    <w:p w14:paraId="6FEAE7D9" w14:textId="124D2494" w:rsidR="00957DAF" w:rsidRDefault="00957DAF" w:rsidP="00A71222">
      <w:r>
        <w:t xml:space="preserve">Several important differences between experimental hydrothermal pyrolysis of source rock powder and maturation of source rocks in nature bear discussing.  Most obviously, source rocks in nature typically generate hydrocarbons over much longer timescales and at much lower temperatures than can be achieved in laboratory experiments.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w:t>
      </w:r>
      <w:r w:rsidR="007659EB">
        <w:t xml:space="preserve">  </w:t>
      </w:r>
      <w:r w:rsidR="00337865">
        <w:t>Experiments indicate that this is not often the case</w:t>
      </w:r>
      <w:r w:rsidR="00642F9D">
        <w:t xml:space="preserve">, particularly for individual compositional groups </w:t>
      </w:r>
      <w:r w:rsidR="00337865">
        <w:fldChar w:fldCharType="begin"/>
      </w:r>
      <w:r w:rsidR="00E543C8">
        <w:instrText xml:space="preserve"> ADDIN ZOTERO_ITEM CSL_CITATION {"citationID":"5GqSllct","properties":{"formattedCitation":"(Snowdon, 1979; Ungerer and Pelet, 1987; Dieckmann et al., 2000; Schenk and Dieckmann, 2004)","plainCitation":"(Snowdon, 1979; Ungerer and Pelet, 1987; Dieckmann et al., 2000; Schenk and Dieckmann, 2004)","noteIndex":0},"citationItems":[{"id":3215,"uris":["http://zotero.org/users/local/pytFPmJs/items/XA5S3XQX"],"uri":["http://zotero.org/users/local/pytFPmJs/items/XA5S3XQX"],"itemData":{"id":3215,"type":"article-journal","title":"Errors in Extrapolation of Experimental Kinetic Parameters to Organic Geochemical Systems: GEOLOGIC NOTES1","container-title":"AAPG Bulletin","page":"1128-1134","volume":"63","issue":"7","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DOI":"10.1306/2F9184C8-16CE-11D7-8645000102C1865D","ISSN":"0149-1423","journalAbbreviation":"AAPG Bulletin","author":[{"family":"Snowdon","given":"Lloyd R."}],"issued":{"date-parts":[["1979",7,1]]}}},{"id":3690,"uris":["http://zotero.org/users/local/pytFPmJs/items/36I279XD"],"uri":["http://zotero.org/users/local/pytFPmJs/items/36I279XD"],"itemData":{"id":3690,"type":"article-journal","title":"Extrapolation of the kinetics of oil and gas formation from laboratory experiments to sedimentary basins","container-title":"Nature","page":"52-54","volume":"327","issue":"6117","abstract":"It is generally accepted that the formation of oil and gas from sedimentary organic matter—or kerogen—is adequately described by kinetic models based on first-order kinetics with rate constants obeying an Arrhenius equation. These models, which are extensively used in oil exploration to assess the petroleum potential of sedimentary basins, are based on geological observations1,2,3,4,5,6, but are formally quite similar to models designed to simulate oil-shale pyrolysis7,8,9 or coal processing10,11,12. The idea of blending these two approaches is not new (see, for example, ref. 2), but until now the most sophisticated attempts reproduced only the gross features of kerogen cracking on a geological timescale5 or were uncontrolled by geochemical measurements13,14. Here we show that the kinetic parameters determined from the laboratory pyrolysis of an immature kerogen sample apply to the conditions of sedimentary basins, altough the time and temperature scale are completely different.","DOI":"10.1038/327052a0","ISSN":"1476-4687","journalAbbreviation":"Nature","author":[{"family":"Ungerer","given":"P."},{"family":"Pelet","given":"R."}],"issued":{"date-parts":[["1987",5,1]]}}},{"id":3692,"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3660,"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E543C8" w:rsidRPr="00E543C8">
        <w:rPr>
          <w:rFonts w:cs="Times New Roman"/>
        </w:rPr>
        <w:t>(</w:t>
      </w:r>
      <w:proofErr w:type="spellStart"/>
      <w:r w:rsidR="00E543C8" w:rsidRPr="00E543C8">
        <w:rPr>
          <w:rFonts w:cs="Times New Roman"/>
        </w:rPr>
        <w:t>Snowdon</w:t>
      </w:r>
      <w:proofErr w:type="spellEnd"/>
      <w:r w:rsidR="00E543C8" w:rsidRPr="00E543C8">
        <w:rPr>
          <w:rFonts w:cs="Times New Roman"/>
        </w:rPr>
        <w:t xml:space="preserve">, 1979; </w:t>
      </w:r>
      <w:proofErr w:type="spellStart"/>
      <w:r w:rsidR="00E543C8" w:rsidRPr="00E543C8">
        <w:rPr>
          <w:rFonts w:cs="Times New Roman"/>
        </w:rPr>
        <w:t>Ungerer</w:t>
      </w:r>
      <w:proofErr w:type="spellEnd"/>
      <w:r w:rsidR="00E543C8" w:rsidRPr="00E543C8">
        <w:rPr>
          <w:rFonts w:cs="Times New Roman"/>
        </w:rPr>
        <w:t xml:space="preserve"> and </w:t>
      </w:r>
      <w:proofErr w:type="spellStart"/>
      <w:r w:rsidR="00E543C8" w:rsidRPr="00E543C8">
        <w:rPr>
          <w:rFonts w:cs="Times New Roman"/>
        </w:rPr>
        <w:t>Pelet</w:t>
      </w:r>
      <w:proofErr w:type="spellEnd"/>
      <w:r w:rsidR="00E543C8" w:rsidRPr="00E543C8">
        <w:rPr>
          <w:rFonts w:cs="Times New Roman"/>
        </w:rPr>
        <w:t xml:space="preserve">, 1987; </w:t>
      </w:r>
      <w:proofErr w:type="spellStart"/>
      <w:r w:rsidR="00E543C8" w:rsidRPr="00E543C8">
        <w:rPr>
          <w:rFonts w:cs="Times New Roman"/>
        </w:rPr>
        <w:t>Dieckmann</w:t>
      </w:r>
      <w:proofErr w:type="spellEnd"/>
      <w:r w:rsidR="00E543C8" w:rsidRPr="00E543C8">
        <w:rPr>
          <w:rFonts w:cs="Times New Roman"/>
        </w:rPr>
        <w:t xml:space="preserve"> et al., 2000; Schenk and </w:t>
      </w:r>
      <w:proofErr w:type="spellStart"/>
      <w:r w:rsidR="00E543C8" w:rsidRPr="00E543C8">
        <w:rPr>
          <w:rFonts w:cs="Times New Roman"/>
        </w:rPr>
        <w:t>Dieckmann</w:t>
      </w:r>
      <w:proofErr w:type="spellEnd"/>
      <w:r w:rsidR="00E543C8" w:rsidRPr="00E543C8">
        <w:rPr>
          <w:rFonts w:cs="Times New Roman"/>
        </w:rPr>
        <w:t>, 2004)</w:t>
      </w:r>
      <w:r w:rsidR="00337865">
        <w:fldChar w:fldCharType="end"/>
      </w:r>
      <w:r w:rsidR="00337865">
        <w:t xml:space="preserve">.  </w:t>
      </w:r>
      <w:r w:rsidR="00270A97">
        <w:t>R</w:t>
      </w:r>
      <w:r w:rsidR="00642F9D">
        <w:t>esults</w:t>
      </w:r>
      <w:r w:rsidR="00270A97">
        <w:t xml:space="preserve"> of experimental studies</w:t>
      </w:r>
      <w:r w:rsidR="00642F9D">
        <w:t>, including ours, must be interpreted with this in mind.</w:t>
      </w:r>
    </w:p>
    <w:p w14:paraId="29645F56" w14:textId="0F795148" w:rsidR="00A62EB4" w:rsidRPr="00A62EB4" w:rsidRDefault="00681718" w:rsidP="00A71222">
      <w:r>
        <w:t xml:space="preserve">The availability of water to petroleum-generating reactions may also differ between experiment and nature.  </w:t>
      </w:r>
      <w:r w:rsidR="00D82E81">
        <w:t>Our experiment was set up with a</w:t>
      </w:r>
      <w:r w:rsidR="00C71EEE">
        <w:t xml:space="preserve"> comparatively</w:t>
      </w:r>
      <w:r w:rsidR="00D82E81">
        <w:t xml:space="preserve"> high </w:t>
      </w:r>
      <w:proofErr w:type="spellStart"/>
      <w:r w:rsidR="00D82E81">
        <w:t>water:rock</w:t>
      </w:r>
      <w:proofErr w:type="spellEnd"/>
      <w:r w:rsidR="00D82E81">
        <w:t xml:space="preserve"> ratio (5:1) to allow ease of sampling, to maintain single-phase conditions, and to prevent dilution of the deuterium content of the water by exchange with rock</w:t>
      </w:r>
      <w:r w:rsidR="003D4410">
        <w:t>.</w:t>
      </w:r>
      <w:r w:rsidR="0055480A">
        <w:t xml:space="preserve">  Grinding the Eagle Ford rock sample to rock</w:t>
      </w:r>
      <w:r w:rsidR="00D82E81">
        <w:t xml:space="preserve"> powder </w:t>
      </w:r>
      <w:r w:rsidR="0055480A">
        <w:t xml:space="preserve">allowed water to access sedimentary organic matter with ease. </w:t>
      </w:r>
      <w:r w:rsidR="00D82E81">
        <w:t xml:space="preserve"> </w:t>
      </w:r>
      <w:r w:rsidR="0055480A">
        <w:t xml:space="preserve">By contrast, </w:t>
      </w:r>
      <w:proofErr w:type="spellStart"/>
      <w:r w:rsidR="0055480A">
        <w:t>p</w:t>
      </w:r>
      <w:r w:rsidR="00A71222">
        <w:t>etrophysical</w:t>
      </w:r>
      <w:proofErr w:type="spellEnd"/>
      <w:r w:rsidR="00A71222">
        <w:t xml:space="preserve"> studies of the structure of pore systems within clay-rich, organic-rich, </w:t>
      </w:r>
      <w:proofErr w:type="spellStart"/>
      <w:r w:rsidR="00A71222">
        <w:t>overmature</w:t>
      </w:r>
      <w:proofErr w:type="spellEnd"/>
      <w:r w:rsidR="00A71222">
        <w:t xml:space="preserve"> gas shales suggest that much of the water is bound to the surfaces of clay minerals and contained predominantly in interstices between clay mineral grains </w:t>
      </w:r>
      <w:r w:rsidR="00A71222">
        <w:fldChar w:fldCharType="begin"/>
      </w:r>
      <w:r w:rsidR="00A71222">
        <w:instrText xml:space="preserve"> ADDIN ZOTERO_ITEM CSL_CITATION {"citationID":"ryHVVtgB","properties":{"formattedCitation":"(see Figure 30 in Passey et al., 2010)","plainCitation":"(see Figure 30 in Passey et al., 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w:t>
      </w:r>
      <w:proofErr w:type="spellStart"/>
      <w:r w:rsidR="00CF44A7">
        <w:t>rastering</w:t>
      </w:r>
      <w:proofErr w:type="spellEnd"/>
      <w:r w:rsidR="00CF44A7">
        <w:t xml:space="preserve"> scanning electron microscopy (SEM) technique, </w:t>
      </w:r>
      <w:proofErr w:type="spellStart"/>
      <w:r w:rsidR="00CF44A7">
        <w:t>Passey</w:t>
      </w:r>
      <w:proofErr w:type="spellEnd"/>
      <w:r w:rsidR="00CF44A7">
        <w:t xml:space="preserve"> et al. </w:t>
      </w:r>
      <w:r w:rsidR="00CF44A7">
        <w:fldChar w:fldCharType="begin"/>
      </w:r>
      <w:r w:rsidR="00CF44A7">
        <w:instrText xml:space="preserve"> ADDIN ZOTERO_ITEM CSL_CITATION {"citationID":"9mHQvtDP","properties":{"formattedCitation":"(2010)","plainCitation":"(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w:t>
      </w:r>
      <w:proofErr w:type="spellStart"/>
      <w:r w:rsidR="00D33E4A">
        <w:t>overmature</w:t>
      </w:r>
      <w:proofErr w:type="spellEnd"/>
      <w:r w:rsidR="00D33E4A">
        <w:t xml:space="preserv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lastRenderedPageBreak/>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Firstly, </w:t>
      </w:r>
      <w:r w:rsidR="005D10F5">
        <w:t>much of the</w:t>
      </w:r>
      <w:r w:rsidR="009E33F1">
        <w:t xml:space="preserve"> </w:t>
      </w:r>
      <w:r w:rsidR="00574908">
        <w:t>oil and gas</w:t>
      </w:r>
      <w:r w:rsidR="001F0649">
        <w:t xml:space="preserve"> </w:t>
      </w:r>
      <w:r w:rsidR="009E33F1">
        <w:t xml:space="preserve">generated </w:t>
      </w:r>
      <w:r w:rsidR="00DE0B1A">
        <w:t>at or near grain boundaries</w:t>
      </w:r>
      <w:r w:rsidR="009E33F1">
        <w:t xml:space="preserve"> </w:t>
      </w:r>
      <w:r w:rsidR="006B73C0">
        <w:t>probably underwent</w:t>
      </w:r>
      <w:r w:rsidR="009E33F1">
        <w:t xml:space="preserve"> primary migration and </w:t>
      </w:r>
      <w:r w:rsidR="006B73C0">
        <w:t>was</w:t>
      </w:r>
      <w:r w:rsidR="009E33F1">
        <w:t xml:space="preserve"> expelled out of the source rock</w:t>
      </w:r>
      <w:r w:rsidR="00BE2E98">
        <w:t xml:space="preserve"> long before the present day</w:t>
      </w:r>
      <w:r w:rsidR="00707882">
        <w:t xml:space="preserve"> </w:t>
      </w:r>
      <w:r w:rsidR="00707882">
        <w:fldChar w:fldCharType="begin"/>
      </w:r>
      <w:r w:rsidR="00E751E7">
        <w:instrText xml:space="preserve"> ADDIN ZOTERO_ITEM CSL_CITATION {"citationID":"pMrQzCdR","properties":{"formattedCitation":"(Mackenzie et al., 1983; Cooles et al., 1986; Sandvik et al., 1992)","plainCitation":"(Mackenzie et al., 1983; Cooles et al., 1986; Sandvik et al., 1992)","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A65B18">
        <w:t xml:space="preserve">The second consideration is that trapped water may have </w:t>
      </w:r>
      <w:r w:rsidR="00761ADD">
        <w:t xml:space="preserve">been initially present and </w:t>
      </w:r>
      <w:r w:rsidR="00E751E7">
        <w:t>was</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partially-</w:t>
      </w:r>
      <w:proofErr w:type="spellStart"/>
      <w:r w:rsidR="0095561D">
        <w:t>serpentinized</w:t>
      </w:r>
      <w:proofErr w:type="spellEnd"/>
      <w:r w:rsidR="0095561D">
        <w:t xml:space="preserve"> </w:t>
      </w:r>
      <w:proofErr w:type="spellStart"/>
      <w:r w:rsidR="005F30AA">
        <w:t>peridotitic</w:t>
      </w:r>
      <w:proofErr w:type="spellEnd"/>
      <w:r w:rsidR="005F30AA">
        <w:t xml:space="preserve">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resulting in 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2C1893">
        <w:instrText xml:space="preserve"> ADDIN ZOTERO_ITEM CSL_CITATION {"citationID":"6pf9LQJL","properties":{"formattedCitation":"(Klein et al., 2019; Grozeva et al., 2020)","plainCitation":"(Klein et al., 2019; Grozeva et al., 2020)","noteIndex":0},"citationItems":[{"id":3694,"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2C1893">
        <w:rPr>
          <w:rFonts w:ascii="Cambria Math" w:hAnsi="Cambria Math" w:cs="Cambria Math"/>
        </w:rPr>
        <w:instrText>∼</w:instrText>
      </w:r>
      <w:r w:rsidR="002C1893">
        <w:instrText xml:space="preserve">400 </w:instrText>
      </w:r>
      <w:r w:rsidR="002C1893">
        <w:rPr>
          <w:rFonts w:cs="Times New Roman"/>
        </w:rPr>
        <w:instrText>°</w:instrText>
      </w:r>
      <w:r w:rsidR="002C1893">
        <w:instrText xml:space="preserve">C. When temperatures decrease below </w:instrText>
      </w:r>
      <w:r w:rsidR="002C1893">
        <w:rPr>
          <w:rFonts w:ascii="Cambria Math" w:hAnsi="Cambria Math" w:cs="Cambria Math"/>
        </w:rPr>
        <w:instrText>∼</w:instrText>
      </w:r>
      <w:r w:rsidR="002C1893">
        <w:instrText xml:space="preserve">340 </w:instrText>
      </w:r>
      <w:r w:rsidR="002C1893">
        <w:rPr>
          <w:rFonts w:cs="Times New Roman"/>
        </w:rPr>
        <w:instrText>°</w:instrText>
      </w:r>
      <w:r w:rsidR="002C1893">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3568,"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p>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xml:space="preserve">) the production of </w:t>
      </w:r>
      <w:proofErr w:type="spellStart"/>
      <w:r>
        <w:t>undeuterated</w:t>
      </w:r>
      <w:proofErr w:type="spellEnd"/>
      <w:r>
        <w:t xml:space="preserve"> C</w:t>
      </w:r>
      <w:r w:rsidRPr="0048730B">
        <w:rPr>
          <w:vertAlign w:val="superscript"/>
        </w:rPr>
        <w:t>1</w:t>
      </w:r>
      <w:r>
        <w:t>H</w:t>
      </w:r>
      <w:r w:rsidRPr="0048730B">
        <w:rPr>
          <w:vertAlign w:val="subscript"/>
        </w:rPr>
        <w:t>4</w:t>
      </w:r>
      <w:r>
        <w:t xml:space="preserve"> under incipient </w:t>
      </w:r>
      <w:proofErr w:type="spellStart"/>
      <w:r>
        <w:t>catagenic</w:t>
      </w:r>
      <w:proofErr w:type="spellEnd"/>
      <w:r>
        <w:t xml:space="preserve">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xml:space="preserve">; and </w:t>
      </w:r>
      <w:proofErr w:type="gramStart"/>
      <w:r w:rsidR="007254BD">
        <w:t>(</w:t>
      </w:r>
      <w:r>
        <w:rPr>
          <w:i/>
        </w:rPr>
        <w:t>iv</w:t>
      </w:r>
      <w:r w:rsidR="007254BD">
        <w:t>) the</w:t>
      </w:r>
      <w:proofErr w:type="gramEnd"/>
      <w:r w:rsidR="007254BD">
        <w:t xml:space="preserv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5AA7D99E" w14:textId="490A8BB8" w:rsidR="00FE335F" w:rsidRPr="008D00B4" w:rsidRDefault="00993210" w:rsidP="00BC188A">
      <w:r>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45E720FC" w:rsidR="00131FE2" w:rsidRPr="008D00B4" w:rsidRDefault="00131FE2" w:rsidP="00EC7ED6">
      <w:pPr>
        <w:pStyle w:val="Heading1"/>
      </w:pPr>
      <w:r w:rsidRPr="008D00B4">
        <w:t>Acknowledgments</w:t>
      </w:r>
    </w:p>
    <w:p w14:paraId="1D5AF7F5" w14:textId="61058595"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 xml:space="preserve">Comments by Michael </w:t>
      </w:r>
      <w:proofErr w:type="spellStart"/>
      <w:r w:rsidR="00AF4C31">
        <w:t>Lewan</w:t>
      </w:r>
      <w:proofErr w:type="spellEnd"/>
      <w:r w:rsidR="00AF4C31">
        <w:t xml:space="preserve"> on a</w:t>
      </w:r>
      <w:r w:rsidR="00703E36">
        <w:t>n earlier</w:t>
      </w:r>
      <w:r w:rsidR="00EA2220">
        <w:t xml:space="preserve"> </w:t>
      </w:r>
      <w:r w:rsidR="005E2EDA">
        <w:t>draft</w:t>
      </w:r>
      <w:r w:rsidR="00AF4C31">
        <w:t xml:space="preserve"> of this </w:t>
      </w:r>
      <w:r w:rsidR="00077125">
        <w:t>paper</w:t>
      </w:r>
      <w:r w:rsidR="00AF4C31">
        <w:t xml:space="preserve"> are gratefully acknowledged.</w:t>
      </w:r>
      <w:r w:rsidR="00D513AC">
        <w:t xml:space="preserve">  The data used in this study were collected while the primary author was a Ph.D. student in the MIT/WHOI Joint Program.  </w:t>
      </w:r>
    </w:p>
    <w:p w14:paraId="6F1F8D4D" w14:textId="77777777" w:rsidR="00EC71F6" w:rsidRDefault="00C60E83" w:rsidP="00CD682B">
      <w:pPr>
        <w:tabs>
          <w:tab w:val="clear" w:pos="360"/>
          <w:tab w:val="clear" w:pos="720"/>
          <w:tab w:val="clear" w:pos="10080"/>
          <w:tab w:val="left" w:pos="9312"/>
        </w:tabs>
      </w:pPr>
      <w:r w:rsidRPr="008D00B4">
        <w:t xml:space="preserve"> </w:t>
      </w:r>
    </w:p>
    <w:p w14:paraId="75534BEF" w14:textId="5E69FA5E" w:rsidR="00C60E83" w:rsidRPr="008D00B4" w:rsidRDefault="00CD682B" w:rsidP="00CD682B">
      <w:pPr>
        <w:tabs>
          <w:tab w:val="clear" w:pos="360"/>
          <w:tab w:val="clear" w:pos="720"/>
          <w:tab w:val="clear" w:pos="10080"/>
          <w:tab w:val="left" w:pos="9312"/>
        </w:tabs>
      </w:pPr>
      <w:r>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36ADDB56" w14:textId="77777777" w:rsidR="00A341A1" w:rsidRDefault="004D3DA2" w:rsidP="00A341A1">
      <w:pPr>
        <w:pStyle w:val="Bibliography"/>
      </w:pPr>
      <w:r>
        <w:rPr>
          <w:b/>
        </w:rPr>
        <w:fldChar w:fldCharType="begin"/>
      </w:r>
      <w:r w:rsidR="00A341A1">
        <w:rPr>
          <w:b/>
        </w:rPr>
        <w:instrText xml:space="preserve"> ADDIN ZOTERO_BIBL {"uncited":[],"omitted":[],"custom":[]} CSL_BIBLIOGRAPHY </w:instrText>
      </w:r>
      <w:r>
        <w:rPr>
          <w:b/>
        </w:rPr>
        <w:fldChar w:fldCharType="separate"/>
      </w:r>
      <w:r w:rsidR="00A341A1">
        <w:t xml:space="preserve">Alexander, R., </w:t>
      </w:r>
      <w:proofErr w:type="spellStart"/>
      <w:r w:rsidR="00A341A1">
        <w:t>Kagi</w:t>
      </w:r>
      <w:proofErr w:type="spellEnd"/>
      <w:r w:rsidR="00A341A1">
        <w:t xml:space="preserve">, R.I., </w:t>
      </w:r>
      <w:proofErr w:type="spellStart"/>
      <w:r w:rsidR="00A341A1">
        <w:t>Larcher</w:t>
      </w:r>
      <w:proofErr w:type="spellEnd"/>
      <w:r w:rsidR="00A341A1">
        <w:t>, A.V., 1984. Clay catalysis of alkyl hydrogen exchange reactions—reaction mechanisms. Organic Geochemistry 6, 755–760.</w:t>
      </w:r>
    </w:p>
    <w:p w14:paraId="46C4469D" w14:textId="77777777" w:rsidR="00A341A1" w:rsidRDefault="00A341A1" w:rsidP="00A341A1">
      <w:pPr>
        <w:pStyle w:val="Bibliography"/>
      </w:pPr>
      <w:r>
        <w:t>Baskin, D.K., 1997. Atomic H/C ratio of kerogen as an estimate of thermal maturity and organic matter conversion. AAPG bulletin 81, 1437–1450.</w:t>
      </w:r>
    </w:p>
    <w:p w14:paraId="72D5BCBD" w14:textId="77777777" w:rsidR="00A341A1" w:rsidRDefault="00A341A1" w:rsidP="00A341A1">
      <w:pPr>
        <w:pStyle w:val="Bibliography"/>
      </w:pPr>
      <w:r>
        <w:t xml:space="preserve">Beaudry, P., </w:t>
      </w:r>
      <w:proofErr w:type="spellStart"/>
      <w:r>
        <w:t>Stefánsson</w:t>
      </w:r>
      <w:proofErr w:type="spellEnd"/>
      <w:r>
        <w:t xml:space="preserve">, A., </w:t>
      </w:r>
      <w:proofErr w:type="spellStart"/>
      <w:r>
        <w:t>Fiebig</w:t>
      </w:r>
      <w:proofErr w:type="spellEnd"/>
      <w:r>
        <w:t xml:space="preserve">, J., </w:t>
      </w:r>
      <w:proofErr w:type="spellStart"/>
      <w:r>
        <w:t>Rhim</w:t>
      </w:r>
      <w:proofErr w:type="spellEnd"/>
      <w:r>
        <w:t xml:space="preserve">, J.H., Ono, S., 2021. High temperature generation and equilibration of methane in terrestrial geothermal systems: Evidence from clumped </w:t>
      </w:r>
      <w:proofErr w:type="spellStart"/>
      <w:r>
        <w:t>isotopologues</w:t>
      </w:r>
      <w:proofErr w:type="spellEnd"/>
      <w:r>
        <w:t xml:space="preserv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309, 209–234.</w:t>
      </w:r>
    </w:p>
    <w:p w14:paraId="0CB69859" w14:textId="77777777" w:rsidR="00A341A1" w:rsidRDefault="00A341A1" w:rsidP="00A341A1">
      <w:pPr>
        <w:pStyle w:val="Bibliography"/>
      </w:pPr>
      <w:proofErr w:type="spellStart"/>
      <w:r>
        <w:t>Berner</w:t>
      </w:r>
      <w:proofErr w:type="spellEnd"/>
      <w:r>
        <w:t xml:space="preserve">, U., Faber, E., </w:t>
      </w:r>
      <w:proofErr w:type="spellStart"/>
      <w:r>
        <w:t>Scheeder</w:t>
      </w:r>
      <w:proofErr w:type="spellEnd"/>
      <w:r>
        <w:t xml:space="preserve">, G., </w:t>
      </w:r>
      <w:proofErr w:type="spellStart"/>
      <w:r>
        <w:t>Panten</w:t>
      </w:r>
      <w:proofErr w:type="spellEnd"/>
      <w:r>
        <w:t xml:space="preserve">, D., 1995. Primary cracking of algal and </w:t>
      </w:r>
      <w:proofErr w:type="spellStart"/>
      <w:r>
        <w:t>landplant</w:t>
      </w:r>
      <w:proofErr w:type="spellEnd"/>
      <w:r>
        <w:t xml:space="preserve"> kerogens: kinetic models of isotope variations in methane, ethane and propane. Chemical Geology 126, 233–245.</w:t>
      </w:r>
    </w:p>
    <w:p w14:paraId="53FF4135" w14:textId="77777777" w:rsidR="00A341A1" w:rsidRDefault="00A341A1" w:rsidP="00A341A1">
      <w:pPr>
        <w:pStyle w:val="Bibliography"/>
      </w:pPr>
      <w:r>
        <w:t xml:space="preserve">Burnham, A.K., 2019. Kinetic models of </w:t>
      </w:r>
      <w:proofErr w:type="spellStart"/>
      <w:r>
        <w:t>vitrinite</w:t>
      </w:r>
      <w:proofErr w:type="spellEnd"/>
      <w:r>
        <w:t>, kerogen, and bitumen reflectance. Organic Geochemistry 131, 50–59.</w:t>
      </w:r>
    </w:p>
    <w:p w14:paraId="027574E9" w14:textId="77777777" w:rsidR="00A341A1" w:rsidRDefault="00A341A1" w:rsidP="00A341A1">
      <w:pPr>
        <w:pStyle w:val="Bibliography"/>
      </w:pPr>
      <w:proofErr w:type="spellStart"/>
      <w:r>
        <w:t>Cardneaux</w:t>
      </w:r>
      <w:proofErr w:type="spellEnd"/>
      <w:r>
        <w:t>, A., Nunn, J.A., 2013. Estimates of maturation and TOC from log data in the Eagle Ford Shale, Maverick Basin of South Texas. Gulf Coast Association of Geological Societies Transactions 63, 111–124.</w:t>
      </w:r>
    </w:p>
    <w:p w14:paraId="6F12BC46" w14:textId="77777777" w:rsidR="00A341A1" w:rsidRDefault="00A341A1" w:rsidP="00A341A1">
      <w:pPr>
        <w:pStyle w:val="Bibliography"/>
      </w:pPr>
      <w:proofErr w:type="spellStart"/>
      <w:r>
        <w:t>Cardneaux</w:t>
      </w:r>
      <w:proofErr w:type="spellEnd"/>
      <w:r>
        <w:t>, A.P., 2012. Mapping of the oil window in the Eagle Ford shale play of southwest Texas using thermal modeling and log overlay analysis (</w:t>
      </w:r>
      <w:proofErr w:type="spellStart"/>
      <w:r>
        <w:t>Masters</w:t>
      </w:r>
      <w:proofErr w:type="spellEnd"/>
      <w:r>
        <w:t xml:space="preserve"> Thesis). Louisiana State University.</w:t>
      </w:r>
    </w:p>
    <w:p w14:paraId="3CCDBB06" w14:textId="77777777" w:rsidR="00A341A1" w:rsidRDefault="00A341A1" w:rsidP="00A341A1">
      <w:pPr>
        <w:pStyle w:val="Bibliography"/>
      </w:pPr>
      <w:r>
        <w:t xml:space="preserve">Clayton, C., 2003. Hydrogen isotope systematics of thermally generated natural gas. International Meeting on Organic Geochemistry, 21st, </w:t>
      </w:r>
      <w:proofErr w:type="spellStart"/>
      <w:r>
        <w:t>Kraków</w:t>
      </w:r>
      <w:proofErr w:type="spellEnd"/>
      <w:r>
        <w:t xml:space="preserve">, Poland, Book </w:t>
      </w:r>
      <w:proofErr w:type="spellStart"/>
      <w:r>
        <w:t>Abstr</w:t>
      </w:r>
      <w:proofErr w:type="spellEnd"/>
      <w:r>
        <w:t>. Part I 51–52.</w:t>
      </w:r>
    </w:p>
    <w:p w14:paraId="3B8CADD2" w14:textId="77777777" w:rsidR="00A341A1" w:rsidRDefault="00A341A1" w:rsidP="00A341A1">
      <w:pPr>
        <w:pStyle w:val="Bibliography"/>
      </w:pPr>
      <w:proofErr w:type="spellStart"/>
      <w:r>
        <w:t>Connan</w:t>
      </w:r>
      <w:proofErr w:type="spellEnd"/>
      <w:r>
        <w:t xml:space="preserve">, J., </w:t>
      </w:r>
      <w:proofErr w:type="spellStart"/>
      <w:r>
        <w:t>Cassou</w:t>
      </w:r>
      <w:proofErr w:type="spellEnd"/>
      <w:r>
        <w:t xml:space="preserve">, A.M., 1980. Properties of gases and petroleum liquids derived from terrestrial kerogen at various maturation level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4, 1–23.</w:t>
      </w:r>
    </w:p>
    <w:p w14:paraId="1EF5268F" w14:textId="77777777" w:rsidR="00A341A1" w:rsidRDefault="00A341A1" w:rsidP="00A341A1">
      <w:pPr>
        <w:pStyle w:val="Bibliography"/>
      </w:pPr>
      <w:proofErr w:type="spellStart"/>
      <w:r>
        <w:t>Cooles</w:t>
      </w:r>
      <w:proofErr w:type="spellEnd"/>
      <w:r>
        <w:t>, G., Mackenzie, A., Quigley, T., 1986. Calculation of petroleum masses generated and expelled from source rocks. Organic Geochemistry 10, 235–245.</w:t>
      </w:r>
    </w:p>
    <w:p w14:paraId="3DD50A8D" w14:textId="77777777" w:rsidR="00A341A1" w:rsidRDefault="00A341A1" w:rsidP="00A341A1">
      <w:pPr>
        <w:pStyle w:val="Bibliography"/>
      </w:pPr>
      <w:r>
        <w:t xml:space="preserve">Dawson, D., Grice, K., Alexander, R., 2005. Effect of maturation on the indigenous </w:t>
      </w:r>
      <w:proofErr w:type="spellStart"/>
      <w:r>
        <w:t>δD</w:t>
      </w:r>
      <w:proofErr w:type="spellEnd"/>
      <w:r>
        <w:t xml:space="preserve"> signatures of individual hydrocarbons in sediments and crude oils from the Perth Basin (Western Australia). Organic Geochemistry 36, 95–104.</w:t>
      </w:r>
    </w:p>
    <w:p w14:paraId="31028B74" w14:textId="77777777" w:rsidR="00A341A1" w:rsidRDefault="00A341A1" w:rsidP="00A341A1">
      <w:pPr>
        <w:pStyle w:val="Bibliography"/>
      </w:pPr>
      <w:proofErr w:type="spellStart"/>
      <w:r>
        <w:t>Dibeler</w:t>
      </w:r>
      <w:proofErr w:type="spellEnd"/>
      <w:r>
        <w:t xml:space="preserve">, V.H., </w:t>
      </w:r>
      <w:proofErr w:type="spellStart"/>
      <w:r>
        <w:t>Mohler</w:t>
      </w:r>
      <w:proofErr w:type="spellEnd"/>
      <w:r>
        <w:t xml:space="preserve">, F.L., 1950. Mass spectra of the </w:t>
      </w:r>
      <w:proofErr w:type="spellStart"/>
      <w:r>
        <w:t>deuteromethanes</w:t>
      </w:r>
      <w:proofErr w:type="spellEnd"/>
      <w:r>
        <w:t>. J. Research Nat. Bur. Standards 45, 441–444.</w:t>
      </w:r>
    </w:p>
    <w:p w14:paraId="49ACBEE0" w14:textId="77777777" w:rsidR="00A341A1" w:rsidRDefault="00A341A1" w:rsidP="00A341A1">
      <w:pPr>
        <w:pStyle w:val="Bibliography"/>
      </w:pPr>
      <w:proofErr w:type="spellStart"/>
      <w:r>
        <w:t>Dieckmann</w:t>
      </w:r>
      <w:proofErr w:type="spellEnd"/>
      <w:r>
        <w:t xml:space="preserve">, V., </w:t>
      </w:r>
      <w:proofErr w:type="spellStart"/>
      <w:r>
        <w:t>Horsfield</w:t>
      </w:r>
      <w:proofErr w:type="spellEnd"/>
      <w:r>
        <w:t>, B., Schenk, H.J., 2000. Heating rate dependency of petroleum-forming reactions: implications for compositional kinetic predictions. Organic Geochemistry 31, 1333–1348.</w:t>
      </w:r>
    </w:p>
    <w:p w14:paraId="03237A22" w14:textId="77777777" w:rsidR="00A341A1" w:rsidRDefault="00A341A1" w:rsidP="00A341A1">
      <w:pPr>
        <w:pStyle w:val="Bibliography"/>
      </w:pPr>
      <w:r>
        <w:t xml:space="preserve">Dong, G., </w:t>
      </w:r>
      <w:proofErr w:type="spellStart"/>
      <w:r>
        <w:t>Xie</w:t>
      </w:r>
      <w:proofErr w:type="spellEnd"/>
      <w:r>
        <w:t xml:space="preserve">, H., Formolo, M., Lawson, M., Sessions, A., </w:t>
      </w:r>
      <w:proofErr w:type="spellStart"/>
      <w:r>
        <w:t>Eiler</w:t>
      </w:r>
      <w:proofErr w:type="spellEnd"/>
      <w:r>
        <w:t xml:space="preserve">, J., 2021. Clumped isotope effects of thermogenic methane formation: insights from pyrolysis of hydrocarb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3.009</w:t>
      </w:r>
    </w:p>
    <w:p w14:paraId="03112D44" w14:textId="77777777" w:rsidR="00A341A1" w:rsidRDefault="00A341A1" w:rsidP="00A341A1">
      <w:pPr>
        <w:pStyle w:val="Bibliography"/>
      </w:pPr>
      <w:r>
        <w:t xml:space="preserve">Douglas, P.M., </w:t>
      </w:r>
      <w:proofErr w:type="spellStart"/>
      <w:r>
        <w:t>Stolper</w:t>
      </w:r>
      <w:proofErr w:type="spellEnd"/>
      <w:r>
        <w:t xml:space="preserve">, D.A., </w:t>
      </w:r>
      <w:proofErr w:type="spellStart"/>
      <w:r>
        <w:t>Eiler</w:t>
      </w:r>
      <w:proofErr w:type="spellEnd"/>
      <w:r>
        <w:t xml:space="preserve">, J.M., Sessions, A.L., Lawson, M., </w:t>
      </w:r>
      <w:proofErr w:type="spellStart"/>
      <w:r>
        <w:t>Shuai</w:t>
      </w:r>
      <w:proofErr w:type="spellEnd"/>
      <w:r>
        <w:t xml:space="preserve">, Y., Bishop, A., </w:t>
      </w:r>
      <w:proofErr w:type="spellStart"/>
      <w:r>
        <w:t>Podlaha</w:t>
      </w:r>
      <w:proofErr w:type="spellEnd"/>
      <w:r>
        <w:t xml:space="preserve">, O.G., Ferreira, A.A., </w:t>
      </w:r>
      <w:proofErr w:type="spellStart"/>
      <w:r>
        <w:t>Neto</w:t>
      </w:r>
      <w:proofErr w:type="spellEnd"/>
      <w:r>
        <w:t>, E.V.S., others, 2017. Methane clumped isotopes: Progress and potential for a new isotopic tracer. Organic Geochemistry 113, 262–282.</w:t>
      </w:r>
    </w:p>
    <w:p w14:paraId="4502450C" w14:textId="77777777" w:rsidR="00A341A1" w:rsidRDefault="00A341A1" w:rsidP="00A341A1">
      <w:pPr>
        <w:pStyle w:val="Bibliography"/>
      </w:pPr>
      <w:proofErr w:type="spellStart"/>
      <w:r>
        <w:t>Eichhubl</w:t>
      </w:r>
      <w:proofErr w:type="spellEnd"/>
      <w:r>
        <w:t>, P., Boles, J.R., 2000. Rates of fluid flow in fault systems; evidence for episodic rapid fluid flow in the Miocene Monterey Formation, coastal California. American Journal of Science 300, 571.</w:t>
      </w:r>
    </w:p>
    <w:p w14:paraId="031FC8CE" w14:textId="77777777" w:rsidR="00A341A1" w:rsidRDefault="00A341A1" w:rsidP="00A341A1">
      <w:pPr>
        <w:pStyle w:val="Bibliography"/>
      </w:pPr>
      <w:proofErr w:type="spellStart"/>
      <w:r>
        <w:t>Eldrett</w:t>
      </w:r>
      <w:proofErr w:type="spellEnd"/>
      <w:r>
        <w:t xml:space="preserve">, J.S., Ma, C., Bergman, S.C., Lutz, B., Gregory, F.J., </w:t>
      </w:r>
      <w:proofErr w:type="spellStart"/>
      <w:r>
        <w:t>Dodsworth</w:t>
      </w:r>
      <w:proofErr w:type="spellEnd"/>
      <w:r>
        <w:t xml:space="preserve">, P., Phipps, M., </w:t>
      </w:r>
      <w:proofErr w:type="spellStart"/>
      <w:r>
        <w:t>Hardas</w:t>
      </w:r>
      <w:proofErr w:type="spellEnd"/>
      <w:r>
        <w:t xml:space="preserve">, P., </w:t>
      </w:r>
      <w:proofErr w:type="spellStart"/>
      <w:r>
        <w:t>Minisini</w:t>
      </w:r>
      <w:proofErr w:type="spellEnd"/>
      <w:r>
        <w:t xml:space="preserve">, D., </w:t>
      </w:r>
      <w:proofErr w:type="spellStart"/>
      <w:r>
        <w:t>Ozkan</w:t>
      </w:r>
      <w:proofErr w:type="spellEnd"/>
      <w:r>
        <w:t xml:space="preserve">, A., </w:t>
      </w:r>
      <w:proofErr w:type="spellStart"/>
      <w:r>
        <w:t>Ramezani</w:t>
      </w:r>
      <w:proofErr w:type="spellEnd"/>
      <w:r>
        <w:t xml:space="preserve">, J., Bowring, S.A., </w:t>
      </w:r>
      <w:proofErr w:type="spellStart"/>
      <w:r>
        <w:t>Kamo</w:t>
      </w:r>
      <w:proofErr w:type="spellEnd"/>
      <w:r>
        <w:t xml:space="preserve">, S.L., Ferguson, K., Macaulay, C., Kelly, A.E., 2015. An astronomically calibrated stratigraphy of the Cenomanian, Turonian and earliest Coniacian from the Cretaceous Western Interior Seaway, USA: Implications for global </w:t>
      </w:r>
      <w:proofErr w:type="spellStart"/>
      <w:r>
        <w:t>chronostratigraphy</w:t>
      </w:r>
      <w:proofErr w:type="spellEnd"/>
      <w:r>
        <w:t>. Cretaceous Research 56, 316–344.</w:t>
      </w:r>
    </w:p>
    <w:p w14:paraId="756744CC" w14:textId="77777777" w:rsidR="00A341A1" w:rsidRDefault="00A341A1" w:rsidP="00A341A1">
      <w:pPr>
        <w:pStyle w:val="Bibliography"/>
      </w:pPr>
      <w:proofErr w:type="spellStart"/>
      <w:r>
        <w:t>Eldrett</w:t>
      </w:r>
      <w:proofErr w:type="spellEnd"/>
      <w:r>
        <w:t xml:space="preserve">, J.S., </w:t>
      </w:r>
      <w:proofErr w:type="spellStart"/>
      <w:r>
        <w:t>Minisini</w:t>
      </w:r>
      <w:proofErr w:type="spellEnd"/>
      <w:r>
        <w:t>, D., Bergman, S.C., 2014. Decoupling of the carbon cycle during Ocean Anoxic Event 2. Geology 42, 567–570.</w:t>
      </w:r>
    </w:p>
    <w:p w14:paraId="15C74EA2" w14:textId="77777777" w:rsidR="00A341A1" w:rsidRDefault="00A341A1" w:rsidP="00A341A1">
      <w:pPr>
        <w:pStyle w:val="Bibliography"/>
      </w:pPr>
      <w:proofErr w:type="spellStart"/>
      <w:r>
        <w:t>Fjellanger</w:t>
      </w:r>
      <w:proofErr w:type="spellEnd"/>
      <w:r>
        <w:t xml:space="preserve">, E., </w:t>
      </w:r>
      <w:proofErr w:type="spellStart"/>
      <w:r>
        <w:t>Kontorovich</w:t>
      </w:r>
      <w:proofErr w:type="spellEnd"/>
      <w:r>
        <w:t xml:space="preserve">, A.E., </w:t>
      </w:r>
      <w:proofErr w:type="spellStart"/>
      <w:r>
        <w:t>Barboza</w:t>
      </w:r>
      <w:proofErr w:type="spellEnd"/>
      <w:r>
        <w:t xml:space="preserve">, S.A., </w:t>
      </w:r>
      <w:proofErr w:type="spellStart"/>
      <w:r>
        <w:t>Burshtein</w:t>
      </w:r>
      <w:proofErr w:type="spellEnd"/>
      <w:r>
        <w:t xml:space="preserve">, L.M., Hardy, M.J., </w:t>
      </w:r>
      <w:proofErr w:type="spellStart"/>
      <w:r>
        <w:t>Livshits</w:t>
      </w:r>
      <w:proofErr w:type="spellEnd"/>
      <w:r>
        <w:t>, V.R., 2010. Charging the giant gas fields of the NW Siberia basin, in: Vining, B.A., Pickering, S.C. (Eds.), Petroleum Geology: From Mature Basins to New Frontiers – Proceedings of the 7th Petroleum Geology Conference, Geological Society of London, p. 659–668.</w:t>
      </w:r>
    </w:p>
    <w:p w14:paraId="1A206576" w14:textId="77777777" w:rsidR="00A341A1" w:rsidRDefault="00A341A1" w:rsidP="00A341A1">
      <w:pPr>
        <w:pStyle w:val="Bibliography"/>
      </w:pPr>
      <w:r>
        <w:t xml:space="preserve">French, K.L., Birdwell, J.E., </w:t>
      </w:r>
      <w:proofErr w:type="spellStart"/>
      <w:r>
        <w:t>Lewan</w:t>
      </w:r>
      <w:proofErr w:type="spellEnd"/>
      <w:r>
        <w:t>, M.D., 2020. Trends in thermal maturity indicators for the organic sulfur-rich Eagle Ford Shale. Marine and Petroleum Geology 118, 104459.</w:t>
      </w:r>
    </w:p>
    <w:p w14:paraId="67E113B7" w14:textId="77777777" w:rsidR="00A341A1" w:rsidRDefault="00A341A1" w:rsidP="00A341A1">
      <w:pPr>
        <w:pStyle w:val="Bibliography"/>
      </w:pPr>
      <w:r>
        <w:lastRenderedPageBreak/>
        <w:t xml:space="preserve">Freund, H., Walters, C.C., </w:t>
      </w:r>
      <w:proofErr w:type="spellStart"/>
      <w:r>
        <w:t>Kelemen</w:t>
      </w:r>
      <w:proofErr w:type="spellEnd"/>
      <w:r>
        <w:t xml:space="preserve">, S.R., Siskin, M., </w:t>
      </w:r>
      <w:proofErr w:type="spellStart"/>
      <w:r>
        <w:t>Gorbaty</w:t>
      </w:r>
      <w:proofErr w:type="spellEnd"/>
      <w:r>
        <w:t xml:space="preserve">, M.L., Curry, D.J., </w:t>
      </w:r>
      <w:proofErr w:type="spellStart"/>
      <w:r>
        <w:t>Bence</w:t>
      </w:r>
      <w:proofErr w:type="spellEnd"/>
      <w:r>
        <w:t>, A.E., 2007. Predicting oil and gas compositional yields via chemical structure–chemical yield modeling (CS-CYM): Part 1 – Concepts and implementation. Organic Geochemistry 38, 288–305.</w:t>
      </w:r>
    </w:p>
    <w:p w14:paraId="40BE47FF" w14:textId="77777777" w:rsidR="00A341A1" w:rsidRDefault="00A341A1" w:rsidP="00A341A1">
      <w:pPr>
        <w:pStyle w:val="Bibliography"/>
      </w:pPr>
      <w:proofErr w:type="spellStart"/>
      <w:r>
        <w:t>Giunta</w:t>
      </w:r>
      <w:proofErr w:type="spellEnd"/>
      <w:r>
        <w:t xml:space="preserve">, T., Young, E.D., </w:t>
      </w:r>
      <w:proofErr w:type="spellStart"/>
      <w:r>
        <w:t>Warr</w:t>
      </w:r>
      <w:proofErr w:type="spellEnd"/>
      <w:r>
        <w:t xml:space="preserve">, O., Kohl, I., Ash, J.L., Martini, A., </w:t>
      </w:r>
      <w:proofErr w:type="spellStart"/>
      <w:r>
        <w:t>Mundle</w:t>
      </w:r>
      <w:proofErr w:type="spellEnd"/>
      <w:r>
        <w:t xml:space="preserve">, S.O., Rumble, D., Pérez-Rodríguez, I., </w:t>
      </w:r>
      <w:proofErr w:type="spellStart"/>
      <w:r>
        <w:t>Wasley</w:t>
      </w:r>
      <w:proofErr w:type="spellEnd"/>
      <w:r>
        <w:t xml:space="preserve">, M., others, 2019. Methane sources and sinks in continental sedimentary systems: New insights from paired clumped </w:t>
      </w:r>
      <w:proofErr w:type="spellStart"/>
      <w:r>
        <w:t>isotopologues</w:t>
      </w:r>
      <w:proofErr w:type="spellEnd"/>
      <w:r>
        <w:t xml:space="preserve"> 13CH3D and 12CH2D2.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45, 327–351.</w:t>
      </w:r>
    </w:p>
    <w:p w14:paraId="5EDCC66B" w14:textId="77777777" w:rsidR="00A341A1" w:rsidRDefault="00A341A1" w:rsidP="00A341A1">
      <w:pPr>
        <w:pStyle w:val="Bibliography"/>
      </w:pPr>
      <w:proofErr w:type="spellStart"/>
      <w:r>
        <w:t>Glasoe</w:t>
      </w:r>
      <w:proofErr w:type="spellEnd"/>
      <w:r>
        <w:t xml:space="preserve">, P.K., Long, F.A., 1960. Use of glass electrodes to measure </w:t>
      </w:r>
      <w:proofErr w:type="spellStart"/>
      <w:r>
        <w:t>acidites</w:t>
      </w:r>
      <w:proofErr w:type="spellEnd"/>
      <w:r>
        <w:t xml:space="preserve"> in deuterium oxide. The Journal of Physical Chemistry 64, 188–190.</w:t>
      </w:r>
    </w:p>
    <w:p w14:paraId="56B4ED55" w14:textId="77777777" w:rsidR="00A341A1" w:rsidRDefault="00A341A1" w:rsidP="00A341A1">
      <w:pPr>
        <w:pStyle w:val="Bibliography"/>
      </w:pPr>
      <w:r>
        <w:t xml:space="preserve">Golden, J.T., Andersen, R.A., Bergman, R.G., 2001. Exceptionally low-temperature carbon–hydrogen/carbon–deuterium exchange reactions of organic and organometallic compounds catalyzed by the </w:t>
      </w:r>
      <w:proofErr w:type="spellStart"/>
      <w:r>
        <w:t>Cp</w:t>
      </w:r>
      <w:proofErr w:type="spellEnd"/>
      <w:r>
        <w:t>*(</w:t>
      </w:r>
      <w:proofErr w:type="spellStart"/>
      <w:r>
        <w:t>PMe</w:t>
      </w:r>
      <w:proofErr w:type="spellEnd"/>
      <w:r>
        <w:t>₃</w:t>
      </w:r>
      <w:proofErr w:type="gramStart"/>
      <w:r>
        <w:t>)</w:t>
      </w:r>
      <w:proofErr w:type="spellStart"/>
      <w:r>
        <w:t>IrH</w:t>
      </w:r>
      <w:proofErr w:type="spellEnd"/>
      <w:proofErr w:type="gramEnd"/>
      <w:r>
        <w:t>(</w:t>
      </w:r>
      <w:proofErr w:type="spellStart"/>
      <w:r>
        <w:t>ClCH₂Cl</w:t>
      </w:r>
      <w:proofErr w:type="spellEnd"/>
      <w:r>
        <w:t>)</w:t>
      </w:r>
      <w:r>
        <w:rPr>
          <w:vertAlign w:val="superscript"/>
        </w:rPr>
        <w:t>+</w:t>
      </w:r>
      <w:r>
        <w:t xml:space="preserve"> cation. Journal of the American Chemical Society 123, 5837–5838.</w:t>
      </w:r>
    </w:p>
    <w:p w14:paraId="7601B662" w14:textId="77777777" w:rsidR="00A341A1" w:rsidRDefault="00A341A1" w:rsidP="00A341A1">
      <w:pPr>
        <w:pStyle w:val="Bibliography"/>
      </w:pPr>
      <w:proofErr w:type="spellStart"/>
      <w:r>
        <w:t>Grozeva</w:t>
      </w:r>
      <w:proofErr w:type="spellEnd"/>
      <w:r>
        <w:t>, N.G., Klein, F., Seewald, J.S., Sylva, S.P., 2020. Chemical and isotopic analyses of hydrocarbon-bearing fluid inclusions in olivine-rich rocks. Philosophical Transactions of the Royal Society A: Mathematical, Physical and Engineering Sciences 378, 20180431.</w:t>
      </w:r>
    </w:p>
    <w:p w14:paraId="3ABECC02" w14:textId="77777777" w:rsidR="00A341A1" w:rsidRDefault="00A341A1" w:rsidP="00A341A1">
      <w:pPr>
        <w:pStyle w:val="Bibliography"/>
      </w:pPr>
      <w:proofErr w:type="spellStart"/>
      <w:r>
        <w:t>Hantschel</w:t>
      </w:r>
      <w:proofErr w:type="spellEnd"/>
      <w:r>
        <w:t xml:space="preserve">, T., </w:t>
      </w:r>
      <w:proofErr w:type="spellStart"/>
      <w:r>
        <w:t>Kauerauf</w:t>
      </w:r>
      <w:proofErr w:type="spellEnd"/>
      <w:r>
        <w:t>, A.I., 2009. Petroleum Generation, in: Fundamentals of Basin and Petroleum Systems Modeling, Springer Berlin Heidelberg, Berlin, Heidelberg, p. 151–198.</w:t>
      </w:r>
    </w:p>
    <w:p w14:paraId="44A52CB0" w14:textId="77777777" w:rsidR="00A341A1" w:rsidRDefault="00A341A1" w:rsidP="00A341A1">
      <w:pPr>
        <w:pStyle w:val="Bibliography"/>
      </w:pPr>
      <w:r>
        <w:t xml:space="preserve">Harbor, R.L., 2011. Facies characterization and stratigraphic architecture of organic-rich </w:t>
      </w:r>
      <w:proofErr w:type="spellStart"/>
      <w:r>
        <w:t>mudrocks</w:t>
      </w:r>
      <w:proofErr w:type="spellEnd"/>
      <w:r>
        <w:t>, Upper Cretaceous Eagle Ford Formation, South Texas (</w:t>
      </w:r>
      <w:proofErr w:type="spellStart"/>
      <w:r>
        <w:t>Masters</w:t>
      </w:r>
      <w:proofErr w:type="spellEnd"/>
      <w:r>
        <w:t xml:space="preserve"> Thesis). University of Texas at Austin.</w:t>
      </w:r>
    </w:p>
    <w:p w14:paraId="0FB02C1D" w14:textId="77777777" w:rsidR="00A341A1" w:rsidRDefault="00A341A1" w:rsidP="00A341A1">
      <w:pPr>
        <w:pStyle w:val="Bibliography"/>
      </w:pPr>
      <w:r>
        <w:t xml:space="preserve">He, K., Zhang, S., </w:t>
      </w:r>
      <w:proofErr w:type="spellStart"/>
      <w:r>
        <w:t>Mi</w:t>
      </w:r>
      <w:proofErr w:type="spellEnd"/>
      <w:r>
        <w:t>, J., Fang, Y., Zhang, W., 2019. Carbon and hydrogen isotope fractionation for methane from non-isothermal pyrolysis of oil in anhydrous and hydrothermal conditions. Energy Exploration &amp; Exploitation 37, 1558–1576.</w:t>
      </w:r>
    </w:p>
    <w:p w14:paraId="749915A5" w14:textId="77777777" w:rsidR="00A341A1" w:rsidRDefault="00A341A1" w:rsidP="00A341A1">
      <w:pPr>
        <w:pStyle w:val="Bibliography"/>
      </w:pPr>
      <w:proofErr w:type="spellStart"/>
      <w:r>
        <w:t>Helgeson</w:t>
      </w:r>
      <w:proofErr w:type="spellEnd"/>
      <w:r>
        <w:t xml:space="preserve">, H.C., Knox, A.M., Owens, C.E., Shock, E.L., 1993. Petroleum, oil field waters, and </w:t>
      </w:r>
      <w:proofErr w:type="spellStart"/>
      <w:r>
        <w:t>authigenic</w:t>
      </w:r>
      <w:proofErr w:type="spellEnd"/>
      <w:r>
        <w:t xml:space="preserve"> mineral assemblages </w:t>
      </w:r>
      <w:proofErr w:type="gramStart"/>
      <w:r>
        <w:t>Are</w:t>
      </w:r>
      <w:proofErr w:type="gramEnd"/>
      <w:r>
        <w:t xml:space="preserve"> they in metastable equilibrium in hydrocarbon reservoir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7, 3295–3339.</w:t>
      </w:r>
    </w:p>
    <w:p w14:paraId="2FE0553A" w14:textId="77777777" w:rsidR="00A341A1" w:rsidRDefault="00A341A1" w:rsidP="00A341A1">
      <w:pPr>
        <w:pStyle w:val="Bibliography"/>
      </w:pPr>
      <w:proofErr w:type="spellStart"/>
      <w:r>
        <w:t>Helgeson</w:t>
      </w:r>
      <w:proofErr w:type="spellEnd"/>
      <w:r>
        <w:t xml:space="preserve">, H.C., Richard, L., McKenzie, W.F., Norton, D.L., Schmitt, A., 2009. A chemical and thermodynamic model of oil generation in hydrocarbon source rock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3, 594–695.</w:t>
      </w:r>
    </w:p>
    <w:p w14:paraId="4C325654" w14:textId="77777777" w:rsidR="00A341A1" w:rsidRDefault="00A341A1" w:rsidP="00A341A1">
      <w:pPr>
        <w:pStyle w:val="Bibliography"/>
      </w:pPr>
      <w:proofErr w:type="spellStart"/>
      <w:r>
        <w:t>Hentz</w:t>
      </w:r>
      <w:proofErr w:type="spellEnd"/>
      <w:r>
        <w:t xml:space="preserve">, T.F., </w:t>
      </w:r>
      <w:proofErr w:type="spellStart"/>
      <w:r>
        <w:t>Ruppel</w:t>
      </w:r>
      <w:proofErr w:type="spellEnd"/>
      <w:r>
        <w:t xml:space="preserve">, S.C., 2010. Regional </w:t>
      </w:r>
      <w:proofErr w:type="spellStart"/>
      <w:r>
        <w:t>lithostratigraphy</w:t>
      </w:r>
      <w:proofErr w:type="spellEnd"/>
      <w:r>
        <w:t xml:space="preserve"> of the Eagle Ford Shale: Maverick Basin to East Texas Basin. Gulf Coast Association of Geological Societies Transactions 60, 325–337.</w:t>
      </w:r>
    </w:p>
    <w:p w14:paraId="4226C090" w14:textId="77777777" w:rsidR="00A341A1" w:rsidRDefault="00A341A1" w:rsidP="00A341A1">
      <w:pPr>
        <w:pStyle w:val="Bibliography"/>
      </w:pPr>
      <w:proofErr w:type="spellStart"/>
      <w:r>
        <w:t>Hindle</w:t>
      </w:r>
      <w:proofErr w:type="spellEnd"/>
      <w:r>
        <w:t>, A.D., 1997. Petroleum Migration Pathways and Charge Concentration: A Three-Dimensional Model. AAPG Bulletin 81, 1451–1481.</w:t>
      </w:r>
    </w:p>
    <w:p w14:paraId="63B62B4D" w14:textId="77777777" w:rsidR="00A341A1" w:rsidRDefault="00A341A1" w:rsidP="00A341A1">
      <w:pPr>
        <w:pStyle w:val="Bibliography"/>
      </w:pPr>
      <w:proofErr w:type="spellStart"/>
      <w:r>
        <w:t>Hoering</w:t>
      </w:r>
      <w:proofErr w:type="spellEnd"/>
      <w:r>
        <w:t>, T., 1984. Thermal reactions of kerogen with added water, heavy water and pure organic substances. Organic Geochemistry 5, 267–278.</w:t>
      </w:r>
    </w:p>
    <w:p w14:paraId="5EA824C1" w14:textId="77777777" w:rsidR="00A341A1" w:rsidRDefault="00A341A1" w:rsidP="00A341A1">
      <w:pPr>
        <w:pStyle w:val="Bibliography"/>
      </w:pPr>
      <w:r>
        <w:t xml:space="preserve">Huizinga, B.J., Tannenbaum, E., Kaplan, I.R., 1987. The role of minerals in the thermal alteration of organic matter—IV. Generation of n-alkanes, acyclic isoprenoids, and alkenes in laboratory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1, 1083–1097.</w:t>
      </w:r>
    </w:p>
    <w:p w14:paraId="7396DCA6" w14:textId="77777777" w:rsidR="00A341A1" w:rsidRDefault="00A341A1" w:rsidP="00A341A1">
      <w:pPr>
        <w:pStyle w:val="Bibliography"/>
      </w:pPr>
      <w:r>
        <w:t xml:space="preserve">Hunt, J.M., 1996. Petroleum geochemistry and geology, 2nd </w:t>
      </w:r>
      <w:proofErr w:type="gramStart"/>
      <w:r>
        <w:t>ed</w:t>
      </w:r>
      <w:proofErr w:type="gramEnd"/>
      <w:r>
        <w:t>.</w:t>
      </w:r>
    </w:p>
    <w:p w14:paraId="7D9BB2A7" w14:textId="77777777" w:rsidR="00A341A1" w:rsidRDefault="00A341A1" w:rsidP="00A341A1">
      <w:pPr>
        <w:pStyle w:val="Bibliography"/>
      </w:pPr>
      <w:r>
        <w:t xml:space="preserve">IHS </w:t>
      </w:r>
      <w:proofErr w:type="spellStart"/>
      <w:r>
        <w:t>Markit</w:t>
      </w:r>
      <w:proofErr w:type="spellEnd"/>
      <w:r>
        <w:t xml:space="preserve"> Well Database, 2019.</w:t>
      </w:r>
    </w:p>
    <w:p w14:paraId="5921B5AA" w14:textId="77777777" w:rsidR="00A341A1" w:rsidRDefault="00A341A1" w:rsidP="00A341A1">
      <w:pPr>
        <w:pStyle w:val="Bibliography"/>
      </w:pPr>
      <w:proofErr w:type="spellStart"/>
      <w:r>
        <w:t>Jenden</w:t>
      </w:r>
      <w:proofErr w:type="spellEnd"/>
      <w:r>
        <w:t>, P.D., Drazan, D.J., Kaplan, I.R., 1993. Mixing of Thermogenic Natural Gases in Northern Appalachian Basin. AAPG Bulletin 77, 980–998.</w:t>
      </w:r>
    </w:p>
    <w:p w14:paraId="7D43247A" w14:textId="77777777" w:rsidR="00A341A1" w:rsidRDefault="00A341A1" w:rsidP="00A341A1">
      <w:pPr>
        <w:pStyle w:val="Bibliography"/>
      </w:pPr>
      <w:r>
        <w:t xml:space="preserve">Jung, B., </w:t>
      </w:r>
      <w:proofErr w:type="spellStart"/>
      <w:r>
        <w:t>Garven</w:t>
      </w:r>
      <w:proofErr w:type="spellEnd"/>
      <w:r>
        <w:t>, G., Boles, J.R., 2015. The geodynamics of faults and petroleum migration in the Los Angeles basin, California. American Journal of Science 315, 412–459.</w:t>
      </w:r>
    </w:p>
    <w:p w14:paraId="13DB67D7" w14:textId="77777777" w:rsidR="00A341A1" w:rsidRDefault="00A341A1" w:rsidP="00A341A1">
      <w:pPr>
        <w:pStyle w:val="Bibliography"/>
      </w:pPr>
      <w:r>
        <w:t>Kazak, E.S., Kazak, A.V., 2019. A novel laboratory method for reliable water content determination of shale reservoir rocks. Journal of Petroleum Science and Engineering 183, 106301.</w:t>
      </w:r>
    </w:p>
    <w:p w14:paraId="632B5EF9" w14:textId="77777777" w:rsidR="00A341A1" w:rsidRDefault="00A341A1" w:rsidP="00A341A1">
      <w:pPr>
        <w:pStyle w:val="Bibliography"/>
      </w:pPr>
      <w:r>
        <w:t xml:space="preserve">Klein, F., </w:t>
      </w:r>
      <w:proofErr w:type="spellStart"/>
      <w:r>
        <w:t>Grozeva</w:t>
      </w:r>
      <w:proofErr w:type="spellEnd"/>
      <w:r>
        <w:t xml:space="preserve">, N.G., Seewald, J.S., 2019. Abiotic methane synthesis and </w:t>
      </w:r>
      <w:proofErr w:type="spellStart"/>
      <w:r>
        <w:t>serpentinization</w:t>
      </w:r>
      <w:proofErr w:type="spellEnd"/>
      <w:r>
        <w:t xml:space="preserve"> in olivine-hosted fluid inclusions. Proceedings of the National Academy of Sciences 116, 17666.</w:t>
      </w:r>
    </w:p>
    <w:p w14:paraId="11E75552" w14:textId="77777777" w:rsidR="00A341A1" w:rsidRDefault="00A341A1" w:rsidP="00A341A1">
      <w:pPr>
        <w:pStyle w:val="Bibliography"/>
      </w:pPr>
      <w:r>
        <w:t xml:space="preserve">Koepp, M., 1978. D/H isotope exchange reaction between petroleum and water: a contributory determinant for D/H-isotope ratios in crude oils, in: The Fourth International Conference, Geochronology, </w:t>
      </w:r>
      <w:proofErr w:type="spellStart"/>
      <w:r>
        <w:t>Cosmochronology</w:t>
      </w:r>
      <w:proofErr w:type="spellEnd"/>
      <w:r>
        <w:t xml:space="preserve">, </w:t>
      </w:r>
      <w:proofErr w:type="gramStart"/>
      <w:r>
        <w:t>Isotope</w:t>
      </w:r>
      <w:proofErr w:type="gramEnd"/>
      <w:r>
        <w:t xml:space="preserve"> Geology USGS Open-File Report 78-701, p. 221–222.</w:t>
      </w:r>
    </w:p>
    <w:p w14:paraId="72C0DC9D" w14:textId="77777777" w:rsidR="00A341A1" w:rsidRDefault="00A341A1" w:rsidP="00A341A1">
      <w:pPr>
        <w:pStyle w:val="Bibliography"/>
      </w:pPr>
      <w:proofErr w:type="spellStart"/>
      <w:r>
        <w:lastRenderedPageBreak/>
        <w:t>Labidi</w:t>
      </w:r>
      <w:proofErr w:type="spellEnd"/>
      <w:r>
        <w:t xml:space="preserve">, J., Young, E.D., </w:t>
      </w:r>
      <w:proofErr w:type="spellStart"/>
      <w:r>
        <w:t>Giunta</w:t>
      </w:r>
      <w:proofErr w:type="spellEnd"/>
      <w:r>
        <w:t xml:space="preserve">, T., Kohl, I.E., Seewald, J., Tang, H., Lilley, M.D., </w:t>
      </w:r>
      <w:proofErr w:type="spellStart"/>
      <w:r>
        <w:t>Früh</w:t>
      </w:r>
      <w:proofErr w:type="spellEnd"/>
      <w:r>
        <w:t xml:space="preserve">-Green, G.L., 2020. Methane thermometry in deep-sea hydrothermal systems: Evidence for re-ordering of doubly-substituted </w:t>
      </w:r>
      <w:proofErr w:type="spellStart"/>
      <w:r>
        <w:t>isotopologues</w:t>
      </w:r>
      <w:proofErr w:type="spellEnd"/>
      <w:r>
        <w:t xml:space="preserve"> during fluid cooling.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88, 248–261.</w:t>
      </w:r>
    </w:p>
    <w:p w14:paraId="6BDC6B38" w14:textId="77777777" w:rsidR="00A341A1" w:rsidRDefault="00A341A1" w:rsidP="00A341A1">
      <w:pPr>
        <w:pStyle w:val="Bibliography"/>
      </w:pPr>
      <w:proofErr w:type="spellStart"/>
      <w:r>
        <w:t>Laplante</w:t>
      </w:r>
      <w:proofErr w:type="spellEnd"/>
      <w:r>
        <w:t>, R.E., 1974. Hydrocarbon Generation in Gulf Coast Tertiary Sediments. AAPG Bulletin 58, 1281–1289.</w:t>
      </w:r>
    </w:p>
    <w:p w14:paraId="020A2AAD" w14:textId="77777777" w:rsidR="00A341A1" w:rsidRDefault="00A341A1" w:rsidP="00A341A1">
      <w:pPr>
        <w:pStyle w:val="Bibliography"/>
      </w:pPr>
      <w:r>
        <w:t xml:space="preserve">Leif, R.N., </w:t>
      </w:r>
      <w:proofErr w:type="spellStart"/>
      <w:r>
        <w:t>Simoneit</w:t>
      </w:r>
      <w:proofErr w:type="spellEnd"/>
      <w:r>
        <w:t>, B.R., 2000. The role of alkenes produced during hydrous pyrolysis of a shale. Organic Geochemistry 31, 1189–1208.</w:t>
      </w:r>
    </w:p>
    <w:p w14:paraId="5B13CE8A" w14:textId="77777777" w:rsidR="00A341A1" w:rsidRDefault="00A341A1" w:rsidP="00A341A1">
      <w:pPr>
        <w:pStyle w:val="Bibliography"/>
      </w:pPr>
      <w:proofErr w:type="spellStart"/>
      <w:r>
        <w:t>Lewan</w:t>
      </w:r>
      <w:proofErr w:type="spellEnd"/>
      <w:r>
        <w:t xml:space="preserve">, M., 1992. Water as a source of hydrogen and oxygen in petroleum formation by hydrous pyrolysis. Am. Chem. Soc. Div. Fuel </w:t>
      </w:r>
      <w:proofErr w:type="spellStart"/>
      <w:r>
        <w:t>Chem</w:t>
      </w:r>
      <w:proofErr w:type="spellEnd"/>
      <w:r>
        <w:t xml:space="preserve"> 37, 1643–1649.</w:t>
      </w:r>
    </w:p>
    <w:p w14:paraId="21E77DF9" w14:textId="77777777" w:rsidR="00A341A1" w:rsidRDefault="00A341A1" w:rsidP="00A341A1">
      <w:pPr>
        <w:pStyle w:val="Bibliography"/>
      </w:pPr>
      <w:proofErr w:type="spellStart"/>
      <w:r>
        <w:t>Lewan</w:t>
      </w:r>
      <w:proofErr w:type="spellEnd"/>
      <w:r>
        <w:t xml:space="preserve">, M., 1997. Experiments on the role of water in petroleum formation.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1, 3691–3723.</w:t>
      </w:r>
    </w:p>
    <w:p w14:paraId="48D86AE9" w14:textId="77777777" w:rsidR="00A341A1" w:rsidRDefault="00A341A1" w:rsidP="00A341A1">
      <w:pPr>
        <w:pStyle w:val="Bibliography"/>
      </w:pPr>
      <w:r>
        <w:t xml:space="preserve">Lis, G.P., </w:t>
      </w:r>
      <w:proofErr w:type="spellStart"/>
      <w:r>
        <w:t>Schimmelmann</w:t>
      </w:r>
      <w:proofErr w:type="spellEnd"/>
      <w:r>
        <w:t xml:space="preserve">, A., </w:t>
      </w:r>
      <w:proofErr w:type="spellStart"/>
      <w:r>
        <w:t>Mastalerz</w:t>
      </w:r>
      <w:proofErr w:type="spellEnd"/>
      <w:r>
        <w:t>, M., 2006. D/H ratios and hydrogen exchangeability of type-II kerogens with increasing thermal maturity. Organic Geochemistry 37, 342–353.</w:t>
      </w:r>
    </w:p>
    <w:p w14:paraId="318A41FD" w14:textId="77777777" w:rsidR="00A341A1" w:rsidRDefault="00A341A1" w:rsidP="00A341A1">
      <w:pPr>
        <w:pStyle w:val="Bibliography"/>
      </w:pPr>
      <w:r>
        <w:t xml:space="preserve">Lloyd, M.K., Eldridge, D.L., </w:t>
      </w:r>
      <w:proofErr w:type="spellStart"/>
      <w:r>
        <w:t>Stolper</w:t>
      </w:r>
      <w:proofErr w:type="spellEnd"/>
      <w:r>
        <w:t xml:space="preserve">, D.A., 2021. Clumped 13CH2D and 12CHD2 compositions of methyl groups from wood and synthetic monomers: Methods, experimental and theoretical calibrations, and initial resul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97, 233–275.</w:t>
      </w:r>
    </w:p>
    <w:p w14:paraId="20125C7B" w14:textId="77777777" w:rsidR="00A341A1" w:rsidRDefault="00A341A1" w:rsidP="00A341A1">
      <w:pPr>
        <w:pStyle w:val="Bibliography"/>
      </w:pPr>
      <w:r>
        <w:t xml:space="preserve">Lu, S., Wang, M., </w:t>
      </w:r>
      <w:proofErr w:type="spellStart"/>
      <w:r>
        <w:t>Xue</w:t>
      </w:r>
      <w:proofErr w:type="spellEnd"/>
      <w:r>
        <w:t xml:space="preserve">, H., Li, J., Chen, F., Xu, Q., 2011. The Impact of Aqueous Medium on Gas Yields and Kinetic Behaviors of Hydrogen Isotope Fractionation during Organic Matter Thermal Degradation. </w:t>
      </w:r>
      <w:proofErr w:type="spellStart"/>
      <w:r>
        <w:t>Acta</w:t>
      </w:r>
      <w:proofErr w:type="spellEnd"/>
      <w:r>
        <w:t xml:space="preserve"> </w:t>
      </w:r>
      <w:proofErr w:type="spellStart"/>
      <w:r>
        <w:t>Geologica</w:t>
      </w:r>
      <w:proofErr w:type="spellEnd"/>
      <w:r>
        <w:t xml:space="preserve"> </w:t>
      </w:r>
      <w:proofErr w:type="spellStart"/>
      <w:r>
        <w:t>Sinica</w:t>
      </w:r>
      <w:proofErr w:type="spellEnd"/>
      <w:r>
        <w:t xml:space="preserve"> - English Edition 85, 1466–1477.</w:t>
      </w:r>
    </w:p>
    <w:p w14:paraId="7B729ECA" w14:textId="77777777" w:rsidR="00A341A1" w:rsidRDefault="00A341A1" w:rsidP="00A341A1">
      <w:pPr>
        <w:pStyle w:val="Bibliography"/>
      </w:pPr>
      <w:r>
        <w:t xml:space="preserve">Lu, S.-F., Feng, G.-Q., Shao, M.-L., Li, J.-J., </w:t>
      </w:r>
      <w:proofErr w:type="spellStart"/>
      <w:r>
        <w:t>Xue</w:t>
      </w:r>
      <w:proofErr w:type="spellEnd"/>
      <w:r>
        <w:t>, H.-T., Wang, M., Chen, F.-W., Li, W.-B., Pang, X.-T., 2021. Kinetics and fractionation of hydrogen isotopes during gas formation from representative functional groups. Petroleum Science 18, 1021–1032.</w:t>
      </w:r>
    </w:p>
    <w:p w14:paraId="7742AFDA" w14:textId="77777777" w:rsidR="00A341A1" w:rsidRDefault="00A341A1" w:rsidP="00A341A1">
      <w:pPr>
        <w:pStyle w:val="Bibliography"/>
      </w:pPr>
      <w:r>
        <w:t xml:space="preserve">Mackenzie, A.S., </w:t>
      </w:r>
      <w:proofErr w:type="spellStart"/>
      <w:r>
        <w:t>Leythaeuser</w:t>
      </w:r>
      <w:proofErr w:type="spellEnd"/>
      <w:r>
        <w:t xml:space="preserve">, D., Schaefer, R.G., </w:t>
      </w:r>
      <w:proofErr w:type="spellStart"/>
      <w:r>
        <w:t>Bjorøy</w:t>
      </w:r>
      <w:proofErr w:type="spellEnd"/>
      <w:r>
        <w:t>, M., 1983. Expulsion of petroleum hydrocarbons from shale source rocks. Nature 301, 506–509.</w:t>
      </w:r>
    </w:p>
    <w:p w14:paraId="546143CB" w14:textId="77777777" w:rsidR="00A341A1" w:rsidRDefault="00A341A1" w:rsidP="00A341A1">
      <w:pPr>
        <w:pStyle w:val="Bibliography"/>
      </w:pPr>
      <w:r>
        <w:t xml:space="preserve">Maslen, E., Grice, K., Dawson, D., Wang, S., </w:t>
      </w:r>
      <w:proofErr w:type="spellStart"/>
      <w:r>
        <w:t>Horsfield</w:t>
      </w:r>
      <w:proofErr w:type="spellEnd"/>
      <w:r>
        <w:t>, B., 2012. Stable Hydrogen Isotopes of Isoprenoids and N-Alkanes as a Proxy for Estimating the Thermal History of Sediments Through Geological Time</w:t>
      </w:r>
      <w:proofErr w:type="gramStart"/>
      <w:r>
        <w:t>:,</w:t>
      </w:r>
      <w:proofErr w:type="gramEnd"/>
      <w:r>
        <w:t xml:space="preserve"> in: Harris, N.B., Peters, K.E. (Eds.), Analyzing the Thermal History of Sedimentary Basins: Methods and Case Studies, SEPM Society for Sedimentary Geology, p. 0.</w:t>
      </w:r>
    </w:p>
    <w:p w14:paraId="3272977E" w14:textId="77777777" w:rsidR="00A341A1" w:rsidRDefault="00A341A1" w:rsidP="00A341A1">
      <w:pPr>
        <w:pStyle w:val="Bibliography"/>
      </w:pPr>
      <w:proofErr w:type="spellStart"/>
      <w:r>
        <w:t>Mohler</w:t>
      </w:r>
      <w:proofErr w:type="spellEnd"/>
      <w:r>
        <w:t xml:space="preserve">, F.L., </w:t>
      </w:r>
      <w:proofErr w:type="spellStart"/>
      <w:r>
        <w:t>Dibeler</w:t>
      </w:r>
      <w:proofErr w:type="spellEnd"/>
      <w:r>
        <w:t xml:space="preserve">, V.H., Quinn, E., 1958. Redetermination of Mass Spectra of </w:t>
      </w:r>
      <w:proofErr w:type="spellStart"/>
      <w:r>
        <w:t>Deuteromethanes</w:t>
      </w:r>
      <w:proofErr w:type="spellEnd"/>
      <w:r>
        <w:t>. Journal of research of the National Bureau of Standards 61, 171–172.</w:t>
      </w:r>
    </w:p>
    <w:p w14:paraId="712A80F5" w14:textId="77777777" w:rsidR="00A341A1" w:rsidRDefault="00A341A1" w:rsidP="00A341A1">
      <w:pPr>
        <w:pStyle w:val="Bibliography"/>
      </w:pPr>
      <w:proofErr w:type="spellStart"/>
      <w:r>
        <w:t>Muscio</w:t>
      </w:r>
      <w:proofErr w:type="spellEnd"/>
      <w:r>
        <w:t xml:space="preserve">, G.P.A., </w:t>
      </w:r>
      <w:proofErr w:type="spellStart"/>
      <w:r>
        <w:t>Horsfield</w:t>
      </w:r>
      <w:proofErr w:type="spellEnd"/>
      <w:r>
        <w:t xml:space="preserve">, B., </w:t>
      </w:r>
      <w:proofErr w:type="spellStart"/>
      <w:r>
        <w:t>Welte</w:t>
      </w:r>
      <w:proofErr w:type="spellEnd"/>
      <w:r>
        <w:t>, D.H., 1994. Occurrence of thermogenic gas in the immature zone—implications from the Bakken in-source reservoir system. Organic Geochemistry 22, 461–476.</w:t>
      </w:r>
    </w:p>
    <w:p w14:paraId="06A21C16" w14:textId="77777777" w:rsidR="00A341A1" w:rsidRDefault="00A341A1" w:rsidP="00A341A1">
      <w:pPr>
        <w:pStyle w:val="Bibliography"/>
      </w:pPr>
      <w:r>
        <w:t xml:space="preserve">Ni, Y., Liao, F., Dai, J., Zou, C., Zhu, G., Zhang, B., Liu, Q., 2012. Using Carbon and Hydrogen Isotopes to Quantify Gas Maturity, Formation Temperature, and Formation Age — Specific Applications for Gas Fields from the </w:t>
      </w:r>
      <w:proofErr w:type="spellStart"/>
      <w:r>
        <w:t>Tarim</w:t>
      </w:r>
      <w:proofErr w:type="spellEnd"/>
      <w:r>
        <w:t xml:space="preserve"> Basin, China. Energy Exploration &amp; Exploitation 30, 273–293.</w:t>
      </w:r>
    </w:p>
    <w:p w14:paraId="141C2CD2" w14:textId="77777777" w:rsidR="00A341A1" w:rsidRDefault="00A341A1" w:rsidP="00A341A1">
      <w:pPr>
        <w:pStyle w:val="Bibliography"/>
      </w:pPr>
      <w:r>
        <w:t xml:space="preserve">Ni, Y., Ma, Q., Ellis, G.S., Dai, J., Katz, B., Zhang, S., Tang, Y., 2011. Fundamental studies on kinetic isotope effect (KIE) of hydrogen isotope fractionation in natural gas system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5, 2696–2707.</w:t>
      </w:r>
    </w:p>
    <w:p w14:paraId="17F029F1" w14:textId="77777777" w:rsidR="00A341A1" w:rsidRDefault="00A341A1" w:rsidP="00A341A1">
      <w:pPr>
        <w:pStyle w:val="Bibliography"/>
      </w:pPr>
      <w:proofErr w:type="spellStart"/>
      <w:r>
        <w:t>Passey</w:t>
      </w:r>
      <w:proofErr w:type="spellEnd"/>
      <w:r>
        <w:t xml:space="preserve">, Q.R., </w:t>
      </w:r>
      <w:proofErr w:type="spellStart"/>
      <w:r>
        <w:t>Bohacs</w:t>
      </w:r>
      <w:proofErr w:type="spellEnd"/>
      <w:r>
        <w:t xml:space="preserve">, K., </w:t>
      </w:r>
      <w:proofErr w:type="spellStart"/>
      <w:r>
        <w:t>Esch</w:t>
      </w:r>
      <w:proofErr w:type="spellEnd"/>
      <w:r>
        <w:t xml:space="preserve">, W.L., </w:t>
      </w:r>
      <w:proofErr w:type="spellStart"/>
      <w:r>
        <w:t>Klimentidis</w:t>
      </w:r>
      <w:proofErr w:type="spellEnd"/>
      <w:r>
        <w:t xml:space="preserve">, R., Sinha, S., 2010. From Oil-Prone Source Rock to Gas-Producing Shale Reservoir - Geologic and </w:t>
      </w:r>
      <w:proofErr w:type="spellStart"/>
      <w:r>
        <w:t>Petrophysical</w:t>
      </w:r>
      <w:proofErr w:type="spellEnd"/>
      <w:r>
        <w:t xml:space="preserve"> Characterization of Unconventional Shale Gas Reservoirs, in: SPE-131350-MS, Presented at the International Oil and Gas Conference and Exhibition in China, Society of Petroleum Engineers, Beijing, China, p. 29.</w:t>
      </w:r>
    </w:p>
    <w:p w14:paraId="7385B81F" w14:textId="77777777" w:rsidR="00A341A1" w:rsidRDefault="00A341A1" w:rsidP="00A341A1">
      <w:pPr>
        <w:pStyle w:val="Bibliography"/>
      </w:pPr>
      <w:r>
        <w:t xml:space="preserve">Pepper, A.S., </w:t>
      </w:r>
      <w:proofErr w:type="spellStart"/>
      <w:r>
        <w:t>Corvi</w:t>
      </w:r>
      <w:proofErr w:type="spellEnd"/>
      <w:r>
        <w:t>, P.J., 1995. Simple kinetic models of petroleum formation. Part I: oil and gas generation from kerogen. Marine and Petroleum Geology 12, 291–319.</w:t>
      </w:r>
    </w:p>
    <w:p w14:paraId="6BF57897" w14:textId="77777777" w:rsidR="00A341A1" w:rsidRDefault="00A341A1" w:rsidP="00A341A1">
      <w:pPr>
        <w:pStyle w:val="Bibliography"/>
      </w:pPr>
      <w:r>
        <w:t>Price, L.C., 1994. Metamorphic free-for-all. Nature 370, 253–254.</w:t>
      </w:r>
    </w:p>
    <w:p w14:paraId="43203875" w14:textId="77777777" w:rsidR="00A341A1" w:rsidRDefault="00A341A1" w:rsidP="00A341A1">
      <w:pPr>
        <w:pStyle w:val="Bibliography"/>
      </w:pPr>
      <w:r>
        <w:t xml:space="preserve">Price, L.C., 2001. A possible deep-basin-high-rank gas machine via water-organic-matter redox reactions, in: </w:t>
      </w:r>
      <w:proofErr w:type="spellStart"/>
      <w:r>
        <w:t>Dyman</w:t>
      </w:r>
      <w:proofErr w:type="spellEnd"/>
      <w:r>
        <w:t xml:space="preserve">, T.S., </w:t>
      </w:r>
      <w:proofErr w:type="spellStart"/>
      <w:r>
        <w:t>Kuuskraa</w:t>
      </w:r>
      <w:proofErr w:type="spellEnd"/>
      <w:r>
        <w:t>, V.A. (Eds.), Geologic Studies of Deep Natural Gas Resources, Digital Data Series 67, U. S. Geological Survey.</w:t>
      </w:r>
    </w:p>
    <w:p w14:paraId="4622C73B" w14:textId="77777777" w:rsidR="00A341A1" w:rsidRDefault="00A341A1" w:rsidP="00A341A1">
      <w:pPr>
        <w:pStyle w:val="Bibliography"/>
      </w:pPr>
      <w:r>
        <w:t>Purcell, L.P., Rashid, M.A., Hardy, I.A., 1979. Geochemical Characteristics of Sedimentary Rocks in Scotian Basin. AAPG Bulletin 63, 87–105.</w:t>
      </w:r>
    </w:p>
    <w:p w14:paraId="3F41FD66" w14:textId="77777777" w:rsidR="00A341A1" w:rsidRDefault="00A341A1" w:rsidP="00A341A1">
      <w:pPr>
        <w:pStyle w:val="Bibliography"/>
      </w:pPr>
      <w:proofErr w:type="spellStart"/>
      <w:r>
        <w:t>Ramaswamy</w:t>
      </w:r>
      <w:proofErr w:type="spellEnd"/>
      <w:r>
        <w:t>, G., 2002. A field evidence for mineral-catalyzed formation of gas during coal maturation. Oil &amp; gas journal 100, 32–36.</w:t>
      </w:r>
    </w:p>
    <w:p w14:paraId="61A2F929" w14:textId="77777777" w:rsidR="00A341A1" w:rsidRDefault="00A341A1" w:rsidP="00A341A1">
      <w:pPr>
        <w:pStyle w:val="Bibliography"/>
      </w:pPr>
      <w:r>
        <w:lastRenderedPageBreak/>
        <w:t>Reeves, E.P., Seewald, J.S., Sylva, S.P., 2012. Hydrogen isotope exchange between \</w:t>
      </w:r>
      <w:proofErr w:type="spellStart"/>
      <w:r>
        <w:t>emphn</w:t>
      </w:r>
      <w:proofErr w:type="spellEnd"/>
      <w:r>
        <w:t xml:space="preserve">-alkanes and water under hydrothermal conditi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7, 582–599.</w:t>
      </w:r>
    </w:p>
    <w:p w14:paraId="443D8232" w14:textId="77777777" w:rsidR="00A341A1" w:rsidRDefault="00A341A1" w:rsidP="00A341A1">
      <w:pPr>
        <w:pStyle w:val="Bibliography"/>
      </w:pPr>
      <w:r>
        <w:t xml:space="preserve">Rowe, D., </w:t>
      </w:r>
      <w:proofErr w:type="spellStart"/>
      <w:r>
        <w:t>Muehlenbachs</w:t>
      </w:r>
      <w:proofErr w:type="spellEnd"/>
      <w:r>
        <w:t>, K., 1999. Low-temperature thermal generation of hydrocarbon gases in shallow shales. Nature 398, 61–63.</w:t>
      </w:r>
    </w:p>
    <w:p w14:paraId="06B88C03" w14:textId="77777777" w:rsidR="00A341A1" w:rsidRDefault="00A341A1" w:rsidP="00A341A1">
      <w:pPr>
        <w:pStyle w:val="Bibliography"/>
      </w:pPr>
      <w:r>
        <w:t xml:space="preserve">Sackett, W.M., 1978. Carbon and hydrogen isotope effects during the </w:t>
      </w:r>
      <w:proofErr w:type="spellStart"/>
      <w:r>
        <w:t>thermocatalytic</w:t>
      </w:r>
      <w:proofErr w:type="spellEnd"/>
      <w:r>
        <w:t xml:space="preserve"> production of hydrocarbons in laboratory simulation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2, 571–580.</w:t>
      </w:r>
    </w:p>
    <w:p w14:paraId="70E00C61" w14:textId="77777777" w:rsidR="00A341A1" w:rsidRDefault="00A341A1" w:rsidP="00A341A1">
      <w:pPr>
        <w:pStyle w:val="Bibliography"/>
      </w:pPr>
      <w:r>
        <w:t xml:space="preserve">Sackett, W.M., </w:t>
      </w:r>
      <w:proofErr w:type="spellStart"/>
      <w:r>
        <w:t>Conkright</w:t>
      </w:r>
      <w:proofErr w:type="spellEnd"/>
      <w:r>
        <w:t xml:space="preserve">, M., 1997. Summary and re-evaluation of the high-temperature isotope geochemistry of methan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1, 1941–1952.</w:t>
      </w:r>
    </w:p>
    <w:p w14:paraId="5E47D568" w14:textId="77777777" w:rsidR="00A341A1" w:rsidRDefault="00A341A1" w:rsidP="00A341A1">
      <w:pPr>
        <w:pStyle w:val="Bibliography"/>
      </w:pPr>
      <w:proofErr w:type="spellStart"/>
      <w:r>
        <w:t>Sandvik</w:t>
      </w:r>
      <w:proofErr w:type="spellEnd"/>
      <w:r>
        <w:t>, E.I., Young, W.A., Curry, D.J., 1992. Expulsion from hydrocarbon sources: the role of organic absorption. Organic Geochemistry 19, 77–87.</w:t>
      </w:r>
    </w:p>
    <w:p w14:paraId="04D2CD7A" w14:textId="77777777" w:rsidR="00A341A1" w:rsidRDefault="00A341A1" w:rsidP="00A341A1">
      <w:pPr>
        <w:pStyle w:val="Bibliography"/>
      </w:pPr>
      <w:r>
        <w:t>Sattler, A., 2018. Hydrogen/Deuterium (H/D) exchange catalysis in alkanes. ACS Catalysis 8, 2296–2312.</w:t>
      </w:r>
    </w:p>
    <w:p w14:paraId="26217ADE" w14:textId="77777777" w:rsidR="00A341A1" w:rsidRDefault="00A341A1" w:rsidP="00A341A1">
      <w:pPr>
        <w:pStyle w:val="Bibliography"/>
      </w:pPr>
      <w:r>
        <w:t xml:space="preserve">Schenk, H.J., </w:t>
      </w:r>
      <w:proofErr w:type="spellStart"/>
      <w:r>
        <w:t>Dieckmann</w:t>
      </w:r>
      <w:proofErr w:type="spellEnd"/>
      <w:r>
        <w:t>, V., 2004. Prediction of petroleum formation: the influence of laboratory heating rates on kinetic parameters and geological extrapolations. Marine and Petroleum Geology 21, 79–95.</w:t>
      </w:r>
    </w:p>
    <w:p w14:paraId="6D735D4E" w14:textId="77777777" w:rsidR="00A341A1" w:rsidRDefault="00A341A1" w:rsidP="00A341A1">
      <w:pPr>
        <w:pStyle w:val="Bibliography"/>
      </w:pPr>
      <w:proofErr w:type="spellStart"/>
      <w:r>
        <w:t>Schimmelmann</w:t>
      </w:r>
      <w:proofErr w:type="spellEnd"/>
      <w:r>
        <w:t xml:space="preserve">, A., </w:t>
      </w:r>
      <w:proofErr w:type="spellStart"/>
      <w:r>
        <w:t>Boudou</w:t>
      </w:r>
      <w:proofErr w:type="spellEnd"/>
      <w:r>
        <w:t xml:space="preserve">, J.-P., </w:t>
      </w:r>
      <w:proofErr w:type="spellStart"/>
      <w:r>
        <w:t>Lewan</w:t>
      </w:r>
      <w:proofErr w:type="spellEnd"/>
      <w:r>
        <w:t xml:space="preserve">, M.D., </w:t>
      </w:r>
      <w:proofErr w:type="spellStart"/>
      <w:r>
        <w:t>Wintsch</w:t>
      </w:r>
      <w:proofErr w:type="spellEnd"/>
      <w:r>
        <w:t>, R.P., 2001. Experimental controls on D/H and \textsuperscript13C/\textsuperscript12C ratios of kerogen, bitumen and oil during hydrous pyrolysis. Organic Geochemistry 32, 1009–1018.</w:t>
      </w:r>
    </w:p>
    <w:p w14:paraId="7DCF5E30" w14:textId="77777777" w:rsidR="00A341A1" w:rsidRDefault="00A341A1" w:rsidP="00A341A1">
      <w:pPr>
        <w:pStyle w:val="Bibliography"/>
      </w:pPr>
      <w:proofErr w:type="spellStart"/>
      <w:r>
        <w:t>Schimmelmann</w:t>
      </w:r>
      <w:proofErr w:type="spellEnd"/>
      <w:r>
        <w:t xml:space="preserve">, A., </w:t>
      </w:r>
      <w:proofErr w:type="spellStart"/>
      <w:r>
        <w:t>Lewan</w:t>
      </w:r>
      <w:proofErr w:type="spellEnd"/>
      <w:r>
        <w:t xml:space="preserve">, M.D., </w:t>
      </w:r>
      <w:proofErr w:type="spellStart"/>
      <w:r>
        <w:t>Wintsch</w:t>
      </w:r>
      <w:proofErr w:type="spellEnd"/>
      <w:r>
        <w:t xml:space="preserve">, R.P., 1999. D/H isotope ratios of kerogen, bitumen, oil, and water in hydrous pyrolysis of source rocks containing kerogen types I, II, IIS, and III.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3, 3751–3766.</w:t>
      </w:r>
    </w:p>
    <w:p w14:paraId="175D4429" w14:textId="77777777" w:rsidR="00A341A1" w:rsidRDefault="00A341A1" w:rsidP="00A341A1">
      <w:pPr>
        <w:pStyle w:val="Bibliography"/>
      </w:pPr>
      <w:proofErr w:type="spellStart"/>
      <w:r>
        <w:t>Schimmelmann</w:t>
      </w:r>
      <w:proofErr w:type="spellEnd"/>
      <w:r>
        <w:t xml:space="preserve">, A., Sessions, A.L., </w:t>
      </w:r>
      <w:proofErr w:type="spellStart"/>
      <w:r>
        <w:t>Mastalerz</w:t>
      </w:r>
      <w:proofErr w:type="spellEnd"/>
      <w:r>
        <w:t>, M., 2006. Hydrogen isotopic (D/H) composition of organic matter during diagenesis and thermal maturation. Annual Review of Earth and Planetary Sciences 34, 501–533.</w:t>
      </w:r>
    </w:p>
    <w:p w14:paraId="700CA1F2" w14:textId="77777777" w:rsidR="00A341A1" w:rsidRDefault="00A341A1" w:rsidP="00A341A1">
      <w:pPr>
        <w:pStyle w:val="Bibliography"/>
      </w:pPr>
      <w:proofErr w:type="spellStart"/>
      <w:r>
        <w:t>Schmoker</w:t>
      </w:r>
      <w:proofErr w:type="spellEnd"/>
      <w:r>
        <w:t xml:space="preserve">, J.W., 1994. Volumetric calculation of hydrocarbons generated, in: </w:t>
      </w:r>
      <w:proofErr w:type="spellStart"/>
      <w:r>
        <w:t>Magoon</w:t>
      </w:r>
      <w:proofErr w:type="spellEnd"/>
      <w:r>
        <w:t xml:space="preserve">, L.B., Dow, W.G. (Eds.), The Petroleum System---from Source to Trap, AAPG Memoir 60, </w:t>
      </w:r>
      <w:proofErr w:type="gramStart"/>
      <w:r>
        <w:t>p</w:t>
      </w:r>
      <w:proofErr w:type="gramEnd"/>
      <w:r>
        <w:t>. 323–326.</w:t>
      </w:r>
    </w:p>
    <w:p w14:paraId="2FADC4F0" w14:textId="77777777" w:rsidR="00A341A1" w:rsidRDefault="00A341A1" w:rsidP="00A341A1">
      <w:pPr>
        <w:pStyle w:val="Bibliography"/>
      </w:pPr>
      <w:r>
        <w:t>Seewald, J.S., 1994. Evidence for metastable equilibrium between hydrocarbons under hydrothermal conditions. Nature 370, 285–287.</w:t>
      </w:r>
    </w:p>
    <w:p w14:paraId="38690720" w14:textId="77777777" w:rsidR="00A341A1" w:rsidRDefault="00A341A1" w:rsidP="00A341A1">
      <w:pPr>
        <w:pStyle w:val="Bibliography"/>
      </w:pPr>
      <w:r>
        <w:t>Seewald, J.S., 2003. Organic–inorganic interactions in petroleum-producing sedimentary basins. Nature 426, 327–333.</w:t>
      </w:r>
    </w:p>
    <w:p w14:paraId="30432B98" w14:textId="77777777" w:rsidR="00A341A1" w:rsidRDefault="00A341A1" w:rsidP="00A341A1">
      <w:pPr>
        <w:pStyle w:val="Bibliography"/>
      </w:pPr>
      <w:r>
        <w:t xml:space="preserve">Seewald, J.S., Benitez-Nelson, B.C., Whelan, J.K., 1998. Laboratory and theoretical constraints on the generation and composition of natural ga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2, 1599–1617.</w:t>
      </w:r>
    </w:p>
    <w:p w14:paraId="1BEC3F50" w14:textId="77777777" w:rsidR="00A341A1" w:rsidRDefault="00A341A1" w:rsidP="00A341A1">
      <w:pPr>
        <w:pStyle w:val="Bibliography"/>
      </w:pPr>
      <w:r>
        <w:t>Sessions, A.L., 2016. Factors controlling the deuterium contents of sedimentary hydrocarbons. Organic Geochemistry 96, 43–64.</w:t>
      </w:r>
    </w:p>
    <w:p w14:paraId="5145926A" w14:textId="77777777" w:rsidR="00A341A1" w:rsidRDefault="00A341A1" w:rsidP="00A341A1">
      <w:pPr>
        <w:pStyle w:val="Bibliography"/>
      </w:pPr>
      <w:r>
        <w:t xml:space="preserve">Sessions, A.L., Sylva, S.P., Summons, R.E., Hayes, J.M., 2004. Isotopic exchange of carbon-bound hydrogen over geologic timescal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8, 1545–1559.</w:t>
      </w:r>
    </w:p>
    <w:p w14:paraId="750EC8BE" w14:textId="77777777" w:rsidR="00A341A1" w:rsidRDefault="00A341A1" w:rsidP="00A341A1">
      <w:pPr>
        <w:pStyle w:val="Bibliography"/>
      </w:pPr>
      <w:proofErr w:type="spellStart"/>
      <w:r>
        <w:t>Seyfried</w:t>
      </w:r>
      <w:proofErr w:type="spellEnd"/>
      <w:r>
        <w:t xml:space="preserve">, W.E., Jr., </w:t>
      </w:r>
      <w:proofErr w:type="spellStart"/>
      <w:r>
        <w:t>Janecky</w:t>
      </w:r>
      <w:proofErr w:type="spellEnd"/>
      <w:r>
        <w:t>, D.R., Berndt, M.E., 1987. Rocking autoclaves for hydrothermal experiments, II. The flexible reaction-cell system. Hydrothermal Experimental Techniques 9, 216–239.</w:t>
      </w:r>
    </w:p>
    <w:p w14:paraId="533811DD" w14:textId="77777777" w:rsidR="00A341A1" w:rsidRDefault="00A341A1" w:rsidP="00A341A1">
      <w:pPr>
        <w:pStyle w:val="Bibliography"/>
      </w:pPr>
      <w:proofErr w:type="spellStart"/>
      <w:r>
        <w:t>Shuai</w:t>
      </w:r>
      <w:proofErr w:type="spellEnd"/>
      <w:r>
        <w:t xml:space="preserve">, Y., </w:t>
      </w:r>
      <w:proofErr w:type="spellStart"/>
      <w:r>
        <w:t>Etiope</w:t>
      </w:r>
      <w:proofErr w:type="spellEnd"/>
      <w:r>
        <w:t xml:space="preserve">, G., Zhang, S., Douglas, P.M., Huang, L., </w:t>
      </w:r>
      <w:proofErr w:type="spellStart"/>
      <w:r>
        <w:t>Eiler</w:t>
      </w:r>
      <w:proofErr w:type="spellEnd"/>
      <w:r>
        <w:t xml:space="preserve">, J.M., 2018. Methane clumped isotopes in the </w:t>
      </w:r>
      <w:proofErr w:type="spellStart"/>
      <w:r>
        <w:t>Songliao</w:t>
      </w:r>
      <w:proofErr w:type="spellEnd"/>
      <w:r>
        <w:t xml:space="preserve"> Basin (China): New insights into abiotic vs. biotic hydrocarbon formation. Earth and Planetary Science Letters 482, 213–221.</w:t>
      </w:r>
    </w:p>
    <w:p w14:paraId="29123A68" w14:textId="77777777" w:rsidR="00A341A1" w:rsidRDefault="00A341A1" w:rsidP="00A341A1">
      <w:pPr>
        <w:pStyle w:val="Bibliography"/>
      </w:pPr>
      <w:r>
        <w:t>Smith, J., Rigby, D., Gould, K., Hart, G., Hargraves, A., 1985. An isotopic study of hydrocarbon generation processes. Organic Geochemistry 8, 341–347.</w:t>
      </w:r>
    </w:p>
    <w:p w14:paraId="3B576992" w14:textId="77777777" w:rsidR="00A341A1" w:rsidRDefault="00A341A1" w:rsidP="00A341A1">
      <w:pPr>
        <w:pStyle w:val="Bibliography"/>
      </w:pPr>
      <w:proofErr w:type="spellStart"/>
      <w:r>
        <w:t>Snowdon</w:t>
      </w:r>
      <w:proofErr w:type="spellEnd"/>
      <w:r>
        <w:t xml:space="preserve">, L., 1980. </w:t>
      </w:r>
      <w:proofErr w:type="spellStart"/>
      <w:r>
        <w:t>Resinite</w:t>
      </w:r>
      <w:proofErr w:type="spellEnd"/>
      <w:r>
        <w:t>—</w:t>
      </w:r>
      <w:proofErr w:type="gramStart"/>
      <w:r>
        <w:t>A</w:t>
      </w:r>
      <w:proofErr w:type="gramEnd"/>
      <w:r>
        <w:t xml:space="preserve"> potential petroleum source in the upper Cretaceous/Tertiary of the Beaufort-Mackenzie Basin, in: </w:t>
      </w:r>
      <w:proofErr w:type="spellStart"/>
      <w:r>
        <w:t>Miall</w:t>
      </w:r>
      <w:proofErr w:type="spellEnd"/>
      <w:r>
        <w:t>, A.D. (Ed.), Facts and Principles of World Petroleum Occurrence, CSPG Special Publications Memoir 6, p. 509–521.</w:t>
      </w:r>
    </w:p>
    <w:p w14:paraId="2379CBF3" w14:textId="77777777" w:rsidR="00A341A1" w:rsidRDefault="00A341A1" w:rsidP="00A341A1">
      <w:pPr>
        <w:pStyle w:val="Bibliography"/>
      </w:pPr>
      <w:proofErr w:type="spellStart"/>
      <w:r>
        <w:t>Snowdon</w:t>
      </w:r>
      <w:proofErr w:type="spellEnd"/>
      <w:r>
        <w:t>, L.R., 1979. Errors in Extrapolation of Experimental Kinetic Parameters to Organic Geochemical Systems: GEOLOGIC NOTES1. AAPG Bulletin 63, 1128–1134.</w:t>
      </w:r>
    </w:p>
    <w:p w14:paraId="1291EED0" w14:textId="77777777" w:rsidR="00A341A1" w:rsidRDefault="00A341A1" w:rsidP="00A341A1">
      <w:pPr>
        <w:pStyle w:val="Bibliography"/>
      </w:pPr>
      <w:r>
        <w:t>Stahl, W.J., 1977. Carbon and nitrogen isotopes in hydrocarbon research and exploration. Chemical Geology 20, 121–149.</w:t>
      </w:r>
    </w:p>
    <w:p w14:paraId="03836A9F" w14:textId="77777777" w:rsidR="00A341A1" w:rsidRDefault="00A341A1" w:rsidP="00A341A1">
      <w:pPr>
        <w:pStyle w:val="Bibliography"/>
      </w:pPr>
      <w:proofErr w:type="spellStart"/>
      <w:r>
        <w:t>Stainforth</w:t>
      </w:r>
      <w:proofErr w:type="spellEnd"/>
      <w:r>
        <w:t>, J.G., 2009. Practical kinetic modeling of petroleum generation and expulsion. Thematic Set on Basin Modeling Perspectives 26, 552–572.</w:t>
      </w:r>
    </w:p>
    <w:p w14:paraId="639E0D0F" w14:textId="77777777" w:rsidR="00A341A1" w:rsidRDefault="00A341A1" w:rsidP="00A341A1">
      <w:pPr>
        <w:pStyle w:val="Bibliography"/>
      </w:pPr>
      <w:proofErr w:type="spellStart"/>
      <w:r>
        <w:lastRenderedPageBreak/>
        <w:t>Stolper</w:t>
      </w:r>
      <w:proofErr w:type="spellEnd"/>
      <w:r>
        <w:t xml:space="preserve">, D., Martini, A., Clog, M., Douglas, P., </w:t>
      </w:r>
      <w:proofErr w:type="spellStart"/>
      <w:r>
        <w:t>Shusta</w:t>
      </w:r>
      <w:proofErr w:type="spellEnd"/>
      <w:r>
        <w:t xml:space="preserve">, S., Valentine, D., Sessions, A., </w:t>
      </w:r>
      <w:proofErr w:type="spellStart"/>
      <w:r>
        <w:t>Eiler</w:t>
      </w:r>
      <w:proofErr w:type="spellEnd"/>
      <w:r>
        <w:t xml:space="preserve">, J., 2015. Distinguishing and understanding thermogenic and biogenic sources of methane using multiply substituted </w:t>
      </w:r>
      <w:proofErr w:type="spellStart"/>
      <w:r>
        <w:t>isotopologues</w:t>
      </w:r>
      <w:proofErr w:type="spellEnd"/>
      <w:r>
        <w:t xml:space="preserv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161, 219–247.</w:t>
      </w:r>
    </w:p>
    <w:p w14:paraId="4167D43D" w14:textId="77777777" w:rsidR="00A341A1" w:rsidRDefault="00A341A1" w:rsidP="00A341A1">
      <w:pPr>
        <w:pStyle w:val="Bibliography"/>
      </w:pPr>
      <w:proofErr w:type="spellStart"/>
      <w:r>
        <w:t>Stolper</w:t>
      </w:r>
      <w:proofErr w:type="spellEnd"/>
      <w:r>
        <w:t xml:space="preserve">, D.A., Lawson, M., Davis, C.L., Ferreira, A.A., Santos </w:t>
      </w:r>
      <w:proofErr w:type="spellStart"/>
      <w:r>
        <w:t>Neto</w:t>
      </w:r>
      <w:proofErr w:type="spellEnd"/>
      <w:r>
        <w:t xml:space="preserve">, E.V., Ellis, G.S., </w:t>
      </w:r>
      <w:proofErr w:type="spellStart"/>
      <w:r>
        <w:t>Lewan</w:t>
      </w:r>
      <w:proofErr w:type="spellEnd"/>
      <w:r>
        <w:t xml:space="preserve">, M.D., Martini, A.M., Tang, Y., </w:t>
      </w:r>
      <w:proofErr w:type="spellStart"/>
      <w:r>
        <w:t>Schoell</w:t>
      </w:r>
      <w:proofErr w:type="spellEnd"/>
      <w:r>
        <w:t xml:space="preserve">, M., Sessions, A.L., </w:t>
      </w:r>
      <w:proofErr w:type="spellStart"/>
      <w:r>
        <w:t>Eiler</w:t>
      </w:r>
      <w:proofErr w:type="spellEnd"/>
      <w:r>
        <w:t>, J.M., 2014. Formation temperatures of thermogenic and biogenic methane. Science 344, 1500–1503.</w:t>
      </w:r>
    </w:p>
    <w:p w14:paraId="4745EF31" w14:textId="77777777" w:rsidR="00A341A1" w:rsidRDefault="00A341A1" w:rsidP="00A341A1">
      <w:pPr>
        <w:pStyle w:val="Bibliography"/>
      </w:pPr>
      <w:r>
        <w:t>Sun, X., Zhang, T., Sun, Y., Milliken, K.L., Sun, D., 2016. Geochemical evidence of organic matter source input and depositional environments in the lower and upper Eagle Ford Formation, south Texas. Organic Geochemistry 98, 66–81.</w:t>
      </w:r>
    </w:p>
    <w:p w14:paraId="60F60C22" w14:textId="77777777" w:rsidR="00A341A1" w:rsidRDefault="00A341A1" w:rsidP="00A341A1">
      <w:pPr>
        <w:pStyle w:val="Bibliography"/>
      </w:pPr>
      <w:r>
        <w:t xml:space="preserve">Sweeney, J.J., Burnham, A.K., 1990. Evaluation of a Simple Model of </w:t>
      </w:r>
      <w:proofErr w:type="spellStart"/>
      <w:r>
        <w:t>Vitrinite</w:t>
      </w:r>
      <w:proofErr w:type="spellEnd"/>
      <w:r>
        <w:t xml:space="preserve"> Reflectance Based on Chemical Kinetics (1). AAPG Bulletin 74, 1559–1570.</w:t>
      </w:r>
    </w:p>
    <w:p w14:paraId="5A3C4C51" w14:textId="77777777" w:rsidR="00A341A1" w:rsidRDefault="00A341A1" w:rsidP="00A341A1">
      <w:pPr>
        <w:pStyle w:val="Bibliography"/>
      </w:pPr>
      <w:r>
        <w:t xml:space="preserve">Tang, Y., Huang, Y., Ellis, G.S., Wang, Y., </w:t>
      </w:r>
      <w:proofErr w:type="spellStart"/>
      <w:r>
        <w:t>Kralert</w:t>
      </w:r>
      <w:proofErr w:type="spellEnd"/>
      <w:r>
        <w:t xml:space="preserve">, P.G., </w:t>
      </w:r>
      <w:proofErr w:type="spellStart"/>
      <w:r>
        <w:t>Gillaizeau</w:t>
      </w:r>
      <w:proofErr w:type="spellEnd"/>
      <w:r>
        <w:t xml:space="preserve">, B., Ma, Q., Hwang, R., 2005. A kinetic model for thermally induced hydrogen and carbon isotope fractionation of individual </w:t>
      </w:r>
      <w:r>
        <w:rPr>
          <w:i/>
          <w:iCs/>
        </w:rPr>
        <w:t>n</w:t>
      </w:r>
      <w:r>
        <w:t xml:space="preserve">-alkanes in crude oil.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9, 4505–4520.</w:t>
      </w:r>
    </w:p>
    <w:p w14:paraId="5648A2B4" w14:textId="77777777" w:rsidR="00A341A1" w:rsidRDefault="00A341A1" w:rsidP="00A341A1">
      <w:pPr>
        <w:pStyle w:val="Bibliography"/>
      </w:pPr>
      <w:proofErr w:type="spellStart"/>
      <w:r>
        <w:t>Thiagarajan</w:t>
      </w:r>
      <w:proofErr w:type="spellEnd"/>
      <w:r>
        <w:t xml:space="preserve">, N., </w:t>
      </w:r>
      <w:proofErr w:type="spellStart"/>
      <w:r>
        <w:t>Xie</w:t>
      </w:r>
      <w:proofErr w:type="spellEnd"/>
      <w:r>
        <w:t xml:space="preserve">, H., </w:t>
      </w:r>
      <w:proofErr w:type="spellStart"/>
      <w:r>
        <w:t>Ponton</w:t>
      </w:r>
      <w:proofErr w:type="spellEnd"/>
      <w:r>
        <w:t xml:space="preserve">, C., Kitchen, N., Peterson, B., Lawson, M., Formolo, M., Xiao, Y., </w:t>
      </w:r>
      <w:proofErr w:type="spellStart"/>
      <w:r>
        <w:t>Eiler</w:t>
      </w:r>
      <w:proofErr w:type="spellEnd"/>
      <w:r>
        <w:t>, J., 2020. Isotopic evidence for quasi-equilibrium chemistry in thermally mature natural gases. Proceedings of the National Academy of Sciences 117, 3989–3995.</w:t>
      </w:r>
    </w:p>
    <w:p w14:paraId="3B96C715" w14:textId="77777777" w:rsidR="00A341A1" w:rsidRDefault="00A341A1" w:rsidP="00A341A1">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2260357D" w14:textId="77777777" w:rsidR="00A341A1" w:rsidRDefault="00A341A1" w:rsidP="00A341A1">
      <w:pPr>
        <w:pStyle w:val="Bibliography"/>
      </w:pPr>
      <w:proofErr w:type="spellStart"/>
      <w:r>
        <w:t>Tissot</w:t>
      </w:r>
      <w:proofErr w:type="spellEnd"/>
      <w:r>
        <w:t>, B., 2003. Preliminary Data on the Mechanisms and Kinetics of the Formation of Petroleum in Sediments. Computer Simulation of a Reaction Flowsheet. Oil &amp; Gas Science and Technology - Rev. IFP 58, 183–202.</w:t>
      </w:r>
    </w:p>
    <w:p w14:paraId="5FF0D37A" w14:textId="77777777" w:rsidR="00A341A1" w:rsidRDefault="00A341A1" w:rsidP="00A341A1">
      <w:pPr>
        <w:pStyle w:val="Bibliography"/>
      </w:pPr>
      <w:proofErr w:type="spellStart"/>
      <w:r>
        <w:t>Tissot</w:t>
      </w:r>
      <w:proofErr w:type="spellEnd"/>
      <w:r>
        <w:t xml:space="preserve">, B., </w:t>
      </w:r>
      <w:proofErr w:type="spellStart"/>
      <w:r>
        <w:t>Espitalié</w:t>
      </w:r>
      <w:proofErr w:type="spellEnd"/>
      <w:r>
        <w:t xml:space="preserve">, J., 1975. </w:t>
      </w:r>
      <w:proofErr w:type="spellStart"/>
      <w:r>
        <w:t>L’evolution</w:t>
      </w:r>
      <w:proofErr w:type="spellEnd"/>
      <w:r>
        <w:t xml:space="preserve"> </w:t>
      </w:r>
      <w:proofErr w:type="spellStart"/>
      <w:r>
        <w:t>thermique</w:t>
      </w:r>
      <w:proofErr w:type="spellEnd"/>
      <w:r>
        <w:t xml:space="preserve"> de la </w:t>
      </w:r>
      <w:proofErr w:type="spellStart"/>
      <w:r>
        <w:t>matière</w:t>
      </w:r>
      <w:proofErr w:type="spellEnd"/>
      <w:r>
        <w:t xml:space="preserve"> </w:t>
      </w:r>
      <w:proofErr w:type="spellStart"/>
      <w:r>
        <w:t>organique</w:t>
      </w:r>
      <w:proofErr w:type="spellEnd"/>
      <w:r>
        <w:t xml:space="preserve"> des </w:t>
      </w:r>
      <w:proofErr w:type="spellStart"/>
      <w:r>
        <w:t>sédiments</w:t>
      </w:r>
      <w:proofErr w:type="spellEnd"/>
      <w:r>
        <w:t xml:space="preserve"> : applications </w:t>
      </w:r>
      <w:proofErr w:type="spellStart"/>
      <w:r>
        <w:t>d’une</w:t>
      </w:r>
      <w:proofErr w:type="spellEnd"/>
      <w:r>
        <w:t xml:space="preserve"> simulation </w:t>
      </w:r>
      <w:proofErr w:type="spellStart"/>
      <w:r>
        <w:t>mathématique</w:t>
      </w:r>
      <w:proofErr w:type="spellEnd"/>
      <w:r>
        <w:t xml:space="preserve">. </w:t>
      </w:r>
      <w:proofErr w:type="spellStart"/>
      <w:r>
        <w:t>Potentiel</w:t>
      </w:r>
      <w:proofErr w:type="spellEnd"/>
      <w:r>
        <w:t xml:space="preserve"> </w:t>
      </w:r>
      <w:proofErr w:type="spellStart"/>
      <w:r>
        <w:t>pétrolier</w:t>
      </w:r>
      <w:proofErr w:type="spellEnd"/>
      <w:r>
        <w:t xml:space="preserve"> des </w:t>
      </w:r>
      <w:proofErr w:type="spellStart"/>
      <w:r>
        <w:t>bassins</w:t>
      </w:r>
      <w:proofErr w:type="spellEnd"/>
      <w:r>
        <w:t xml:space="preserve"> </w:t>
      </w:r>
      <w:proofErr w:type="spellStart"/>
      <w:r>
        <w:t>sédimentaires</w:t>
      </w:r>
      <w:proofErr w:type="spellEnd"/>
      <w:r>
        <w:t xml:space="preserve"> de reconstitution de </w:t>
      </w:r>
      <w:proofErr w:type="spellStart"/>
      <w:r>
        <w:t>l’histoire</w:t>
      </w:r>
      <w:proofErr w:type="spellEnd"/>
      <w:r>
        <w:t xml:space="preserve"> </w:t>
      </w:r>
      <w:proofErr w:type="spellStart"/>
      <w:r>
        <w:t>thermique</w:t>
      </w:r>
      <w:proofErr w:type="spellEnd"/>
      <w:r>
        <w:t xml:space="preserve"> des </w:t>
      </w:r>
      <w:proofErr w:type="spellStart"/>
      <w:r>
        <w:t>sédiments</w:t>
      </w:r>
      <w:proofErr w:type="spellEnd"/>
      <w:r>
        <w:t xml:space="preserve">. Rev. Inst. Fr. </w:t>
      </w:r>
      <w:proofErr w:type="spellStart"/>
      <w:r>
        <w:t>Pét</w:t>
      </w:r>
      <w:proofErr w:type="spellEnd"/>
      <w:r>
        <w:t>. 30, 743–778.</w:t>
      </w:r>
    </w:p>
    <w:p w14:paraId="34EDCBB5" w14:textId="77777777" w:rsidR="00A341A1" w:rsidRDefault="00A341A1" w:rsidP="00A341A1">
      <w:pPr>
        <w:pStyle w:val="Bibliography"/>
      </w:pPr>
      <w:proofErr w:type="spellStart"/>
      <w:r>
        <w:t>Tissot</w:t>
      </w:r>
      <w:proofErr w:type="spellEnd"/>
      <w:r>
        <w:t xml:space="preserve">, B., </w:t>
      </w:r>
      <w:proofErr w:type="spellStart"/>
      <w:r>
        <w:t>Pelet</w:t>
      </w:r>
      <w:proofErr w:type="spellEnd"/>
      <w:r>
        <w:t xml:space="preserve">, R., </w:t>
      </w:r>
      <w:proofErr w:type="spellStart"/>
      <w:r>
        <w:t>Ungerer</w:t>
      </w:r>
      <w:proofErr w:type="spellEnd"/>
      <w:r>
        <w:t>, P., 1987. Thermal history of sedimentary basins, maturation indices, and kinetics of oil and gas generation. AAPG Bulletin 71, 1445–1466.</w:t>
      </w:r>
    </w:p>
    <w:p w14:paraId="21ACB72C" w14:textId="77777777" w:rsidR="00A341A1" w:rsidRDefault="00A341A1" w:rsidP="00A341A1">
      <w:pPr>
        <w:pStyle w:val="Bibliography"/>
      </w:pPr>
      <w:r>
        <w:t xml:space="preserve">Turner, A.C., </w:t>
      </w:r>
      <w:proofErr w:type="spellStart"/>
      <w:r>
        <w:t>Korol</w:t>
      </w:r>
      <w:proofErr w:type="spellEnd"/>
      <w:r>
        <w:t xml:space="preserve">, R., Eldridge, D.L., Bill, M., Conrad, M.E., Miller, T.F., </w:t>
      </w:r>
      <w:proofErr w:type="spellStart"/>
      <w:r>
        <w:t>Stolper</w:t>
      </w:r>
      <w:proofErr w:type="spellEnd"/>
      <w:r>
        <w:t xml:space="preserve">, D.A., 2021. Experimental and theoretical determinations of hydrogen isotopic equilibrium in the system CH4-H2-H2O from 3 to 200 °C.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4.026</w:t>
      </w:r>
    </w:p>
    <w:p w14:paraId="79FBD358" w14:textId="77777777" w:rsidR="00A341A1" w:rsidRDefault="00A341A1" w:rsidP="00A341A1">
      <w:pPr>
        <w:pStyle w:val="Bibliography"/>
      </w:pPr>
      <w:r>
        <w:t xml:space="preserve">Turner, A.C., Pester, N.J., Bill, M., Conrad, M.E., </w:t>
      </w:r>
      <w:proofErr w:type="spellStart"/>
      <w:r>
        <w:t>Knauss</w:t>
      </w:r>
      <w:proofErr w:type="spellEnd"/>
      <w:r>
        <w:t xml:space="preserve">, K.G., </w:t>
      </w:r>
      <w:proofErr w:type="spellStart"/>
      <w:r>
        <w:t>Stolper</w:t>
      </w:r>
      <w:proofErr w:type="spellEnd"/>
      <w:r>
        <w:t xml:space="preserve">, D.A., under review. Experimental determination of hydrogen isotope exchange rates between methane and water under hydrothermal conditi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w:t>
      </w:r>
    </w:p>
    <w:p w14:paraId="4CE7D84B" w14:textId="77777777" w:rsidR="00A341A1" w:rsidRDefault="00A341A1" w:rsidP="00A341A1">
      <w:pPr>
        <w:pStyle w:val="Bibliography"/>
      </w:pPr>
      <w:proofErr w:type="spellStart"/>
      <w:r>
        <w:t>Ungerer</w:t>
      </w:r>
      <w:proofErr w:type="spellEnd"/>
      <w:r>
        <w:t xml:space="preserve">, P., </w:t>
      </w:r>
      <w:proofErr w:type="spellStart"/>
      <w:r>
        <w:t>Pelet</w:t>
      </w:r>
      <w:proofErr w:type="spellEnd"/>
      <w:r>
        <w:t>, R., 1987. Extrapolation of the kinetics of oil and gas formation from laboratory experiments to sedimentary basins. Nature 327, 52–54.</w:t>
      </w:r>
    </w:p>
    <w:p w14:paraId="7561A2DD" w14:textId="77777777" w:rsidR="00A341A1" w:rsidRDefault="00A341A1" w:rsidP="00A341A1">
      <w:pPr>
        <w:pStyle w:val="Bibliography"/>
      </w:pPr>
      <w:proofErr w:type="spellStart"/>
      <w:r>
        <w:t>Vinnichenko</w:t>
      </w:r>
      <w:proofErr w:type="spellEnd"/>
      <w:r>
        <w:t>, G., Jarrett, A.J.M., van Maldegem, L.M., Brocks, J.J., 2021. Substantial maturity influence on carbon and hydrogen isotopic composition of n-alkanes in sedimentary rocks. Organic Geochemistry 152, 104171.</w:t>
      </w:r>
    </w:p>
    <w:p w14:paraId="3DB1EE86" w14:textId="77777777" w:rsidR="00A341A1" w:rsidRDefault="00A341A1" w:rsidP="00A341A1">
      <w:pPr>
        <w:pStyle w:val="Bibliography"/>
      </w:pPr>
      <w:r>
        <w:t xml:space="preserve">Wang, D.T., 2017. The geochemistry of methane </w:t>
      </w:r>
      <w:proofErr w:type="spellStart"/>
      <w:r>
        <w:t>isotopologues</w:t>
      </w:r>
      <w:proofErr w:type="spellEnd"/>
      <w:r>
        <w:t xml:space="preserve"> (PhD Thesis). Massachusetts Institute of Technology and Woods Hole Oceanographic Institution. doi:10.1575/1912/9052</w:t>
      </w:r>
    </w:p>
    <w:p w14:paraId="6E18566E" w14:textId="77777777" w:rsidR="00A341A1" w:rsidRDefault="00A341A1" w:rsidP="00A341A1">
      <w:pPr>
        <w:pStyle w:val="Bibliography"/>
      </w:pPr>
      <w:r>
        <w:t xml:space="preserve">Wang, D.T., </w:t>
      </w:r>
      <w:proofErr w:type="spellStart"/>
      <w:r>
        <w:t>Gruen</w:t>
      </w:r>
      <w:proofErr w:type="spellEnd"/>
      <w:r>
        <w:t xml:space="preserve">, D.S., </w:t>
      </w:r>
      <w:proofErr w:type="spellStart"/>
      <w:r>
        <w:t>Lollar</w:t>
      </w:r>
      <w:proofErr w:type="spellEnd"/>
      <w:r>
        <w:t xml:space="preserve">, B.S., </w:t>
      </w:r>
      <w:proofErr w:type="spellStart"/>
      <w:r>
        <w:t>Hinrichs</w:t>
      </w:r>
      <w:proofErr w:type="spellEnd"/>
      <w:r>
        <w:t xml:space="preserve">, K.-U., Stewart, L.C., Holden, J.F., </w:t>
      </w:r>
      <w:proofErr w:type="spellStart"/>
      <w:r>
        <w:t>Hristov</w:t>
      </w:r>
      <w:proofErr w:type="spellEnd"/>
      <w:r>
        <w:t xml:space="preserve">, A.N., </w:t>
      </w:r>
      <w:proofErr w:type="spellStart"/>
      <w:r>
        <w:t>Pohlman</w:t>
      </w:r>
      <w:proofErr w:type="spellEnd"/>
      <w:r>
        <w:t xml:space="preserve">, J.W., Morrill, P.L., </w:t>
      </w:r>
      <w:proofErr w:type="spellStart"/>
      <w:r>
        <w:t>Könneke</w:t>
      </w:r>
      <w:proofErr w:type="spellEnd"/>
      <w:r>
        <w:t xml:space="preserve">, M., </w:t>
      </w:r>
      <w:proofErr w:type="spellStart"/>
      <w:r>
        <w:t>Delwiche</w:t>
      </w:r>
      <w:proofErr w:type="spellEnd"/>
      <w:r>
        <w:t xml:space="preserve">, K.B., Reeves, E.P., Sutcliffe, C.N., Ritter, D.J., Seewald, J.S., McIntosh, J.C., </w:t>
      </w:r>
      <w:proofErr w:type="spellStart"/>
      <w:r>
        <w:t>Hemond</w:t>
      </w:r>
      <w:proofErr w:type="spellEnd"/>
      <w:r>
        <w:t xml:space="preserve">, H.F., Kubo, M.D., </w:t>
      </w:r>
      <w:proofErr w:type="spellStart"/>
      <w:r>
        <w:t>Cardace</w:t>
      </w:r>
      <w:proofErr w:type="spellEnd"/>
      <w:r>
        <w:t xml:space="preserve">, D., </w:t>
      </w:r>
      <w:proofErr w:type="spellStart"/>
      <w:r>
        <w:t>Hoehler</w:t>
      </w:r>
      <w:proofErr w:type="spellEnd"/>
      <w:r>
        <w:t xml:space="preserve">, T.M., Ono, S., 2015. </w:t>
      </w:r>
      <w:proofErr w:type="spellStart"/>
      <w:r>
        <w:t>Nonequilibrium</w:t>
      </w:r>
      <w:proofErr w:type="spellEnd"/>
      <w:r>
        <w:t xml:space="preserve"> clumped isotope signals in microbial methane. Science 348, 428–431.</w:t>
      </w:r>
    </w:p>
    <w:p w14:paraId="36B8AC4D" w14:textId="77777777" w:rsidR="00A341A1" w:rsidRDefault="00A341A1" w:rsidP="00A341A1">
      <w:pPr>
        <w:pStyle w:val="Bibliography"/>
      </w:pPr>
      <w:r>
        <w:t xml:space="preserve">Wang, D.T., Reeves, E.P., McDermott, J.M., Seewald, J.S., Ono, S., 2018. Clumped </w:t>
      </w:r>
      <w:proofErr w:type="spellStart"/>
      <w:r>
        <w:t>isotopologue</w:t>
      </w:r>
      <w:proofErr w:type="spellEnd"/>
      <w:r>
        <w:t xml:space="preserve"> constraints on the origin of methane at seafloor hot spring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23, 141–158.</w:t>
      </w:r>
    </w:p>
    <w:p w14:paraId="65B6E701" w14:textId="77777777" w:rsidR="00A341A1" w:rsidRDefault="00A341A1" w:rsidP="00A341A1">
      <w:pPr>
        <w:pStyle w:val="Bibliography"/>
      </w:pPr>
      <w:r>
        <w:t xml:space="preserve">Wang, Y., Sessions, A.L., Nielsen, R.J., Goddard III, W.A., 2009. Equilibrium&lt; sup&gt; 2&lt;/sup&gt; H/&lt; sup&gt; 1&lt;/sup&gt; H fractionations in organic molecules. II: Linear alkanes, alkenes, ketones, carboxylic acids, esters, alcohols and ether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3, 7076–7086.</w:t>
      </w:r>
    </w:p>
    <w:p w14:paraId="34C8F3D2" w14:textId="77777777" w:rsidR="00A341A1" w:rsidRDefault="00A341A1" w:rsidP="00A341A1">
      <w:pPr>
        <w:pStyle w:val="Bibliography"/>
      </w:pPr>
      <w:r>
        <w:lastRenderedPageBreak/>
        <w:t xml:space="preserve">Wei, L., </w:t>
      </w:r>
      <w:proofErr w:type="gramStart"/>
      <w:r>
        <w:t>Gao</w:t>
      </w:r>
      <w:proofErr w:type="gramEnd"/>
      <w:r>
        <w:t xml:space="preserve">, Z., </w:t>
      </w:r>
      <w:proofErr w:type="spellStart"/>
      <w:r>
        <w:t>Mastalerz</w:t>
      </w:r>
      <w:proofErr w:type="spellEnd"/>
      <w:r>
        <w:t xml:space="preserve">, M., </w:t>
      </w:r>
      <w:proofErr w:type="spellStart"/>
      <w:r>
        <w:t>Schimmelmann</w:t>
      </w:r>
      <w:proofErr w:type="spellEnd"/>
      <w:r>
        <w:t xml:space="preserve">, A., Gao, L., Wang, X., Liu, X., Wang, Y., </w:t>
      </w:r>
      <w:proofErr w:type="spellStart"/>
      <w:r>
        <w:t>Qiu</w:t>
      </w:r>
      <w:proofErr w:type="spellEnd"/>
      <w:r>
        <w:t xml:space="preserve">, Z., 2019. Influence of water hydrogen on the hydrogen stable isotope ratio of methane at low versus high temperatures of </w:t>
      </w:r>
      <w:proofErr w:type="spellStart"/>
      <w:r>
        <w:t>methanogenesis</w:t>
      </w:r>
      <w:proofErr w:type="spellEnd"/>
      <w:r>
        <w:t>. Organic Geochemistry 128, 137–147.</w:t>
      </w:r>
    </w:p>
    <w:p w14:paraId="1C3E8CB1" w14:textId="77777777" w:rsidR="00A341A1" w:rsidRDefault="00A341A1" w:rsidP="00A341A1">
      <w:pPr>
        <w:pStyle w:val="Bibliography"/>
      </w:pPr>
      <w:r>
        <w:t>Wenger, L., Price, L., 1991. Differential petroleum generation and maturation paths of the different organic matter types as determined by hydrous pyrolysis over a wide range of experimental temperatures, in: European Association of Organic Geochemists 15th International Meeting, Advances and Applications in the Natural Environment: Organic Geochemistry, p. 335–339.</w:t>
      </w:r>
    </w:p>
    <w:p w14:paraId="26A82E21" w14:textId="77777777" w:rsidR="00A341A1" w:rsidRDefault="00A341A1" w:rsidP="00A341A1">
      <w:pPr>
        <w:pStyle w:val="Bibliography"/>
      </w:pPr>
      <w:r>
        <w:t>Whelan, J.K., Thompson-</w:t>
      </w:r>
      <w:proofErr w:type="spellStart"/>
      <w:r>
        <w:t>Rizer</w:t>
      </w:r>
      <w:proofErr w:type="spellEnd"/>
      <w:r>
        <w:t xml:space="preserve">, C.L., 1993. Chemical Methods for Assessing Kerogen and </w:t>
      </w:r>
      <w:proofErr w:type="spellStart"/>
      <w:r>
        <w:t>Protokerogen</w:t>
      </w:r>
      <w:proofErr w:type="spellEnd"/>
      <w:r>
        <w:t xml:space="preserve"> Types and Maturity, in: Engel, M.H., </w:t>
      </w:r>
      <w:proofErr w:type="spellStart"/>
      <w:r>
        <w:t>Macko</w:t>
      </w:r>
      <w:proofErr w:type="spellEnd"/>
      <w:r>
        <w:t>, S.A. (Eds.), Organic Geochemistry: Principles and Applications, Springer US, Boston, MA, p. 289–353.</w:t>
      </w:r>
    </w:p>
    <w:p w14:paraId="1CFE7AF0" w14:textId="77777777" w:rsidR="00A341A1" w:rsidRDefault="00A341A1" w:rsidP="00A341A1">
      <w:pPr>
        <w:pStyle w:val="Bibliography"/>
      </w:pPr>
      <w:proofErr w:type="spellStart"/>
      <w:r>
        <w:t>Xie</w:t>
      </w:r>
      <w:proofErr w:type="spellEnd"/>
      <w:r>
        <w:t xml:space="preserve">, H., Dong, G., Formolo, M., Lawson, M., Liu, J., Cong, F., </w:t>
      </w:r>
      <w:proofErr w:type="spellStart"/>
      <w:r>
        <w:t>Mangenot</w:t>
      </w:r>
      <w:proofErr w:type="spellEnd"/>
      <w:r>
        <w:t xml:space="preserve">, X., </w:t>
      </w:r>
      <w:proofErr w:type="spellStart"/>
      <w:r>
        <w:t>Shuai</w:t>
      </w:r>
      <w:proofErr w:type="spellEnd"/>
      <w:r>
        <w:t xml:space="preserve">, Y., </w:t>
      </w:r>
      <w:proofErr w:type="spellStart"/>
      <w:r>
        <w:t>Ponton</w:t>
      </w:r>
      <w:proofErr w:type="spellEnd"/>
      <w:r>
        <w:t xml:space="preserve">, C., </w:t>
      </w:r>
      <w:proofErr w:type="spellStart"/>
      <w:r>
        <w:t>Eiler</w:t>
      </w:r>
      <w:proofErr w:type="spellEnd"/>
      <w:r>
        <w:t xml:space="preserve">, J., 2021. The evolution of intra- and inter-molecular isotope equilibria in natural gases with thermal maturation.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5.012</w:t>
      </w:r>
    </w:p>
    <w:p w14:paraId="69BEFF95" w14:textId="77777777" w:rsidR="00A341A1" w:rsidRDefault="00A341A1" w:rsidP="00A341A1">
      <w:pPr>
        <w:pStyle w:val="Bibliography"/>
      </w:pPr>
      <w:proofErr w:type="spellStart"/>
      <w:r>
        <w:t>Yeh</w:t>
      </w:r>
      <w:proofErr w:type="spellEnd"/>
      <w:r>
        <w:t xml:space="preserve">, H.-W., Epstein, S., 1981. Hydrogen and carbon isotopes of petroleum and related organic matter.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5, 753–762.</w:t>
      </w:r>
    </w:p>
    <w:p w14:paraId="5F5FF262" w14:textId="77777777" w:rsidR="00A341A1" w:rsidRDefault="00A341A1" w:rsidP="00A341A1">
      <w:pPr>
        <w:pStyle w:val="Bibliography"/>
      </w:pPr>
      <w:r>
        <w:t xml:space="preserve">Young, E.D., Kohl, I.E., </w:t>
      </w:r>
      <w:proofErr w:type="spellStart"/>
      <w:r>
        <w:t>Lollar</w:t>
      </w:r>
      <w:proofErr w:type="spellEnd"/>
      <w:r>
        <w:t xml:space="preserve">, B.S., </w:t>
      </w:r>
      <w:proofErr w:type="spellStart"/>
      <w:r>
        <w:t>Etiope</w:t>
      </w:r>
      <w:proofErr w:type="spellEnd"/>
      <w:r>
        <w:t xml:space="preserve">, G., Rumble, D., Li, S., </w:t>
      </w:r>
      <w:proofErr w:type="spellStart"/>
      <w:r>
        <w:t>Haghnegahdar</w:t>
      </w:r>
      <w:proofErr w:type="spellEnd"/>
      <w:r>
        <w:t xml:space="preserve">, M.A., </w:t>
      </w:r>
      <w:proofErr w:type="spellStart"/>
      <w:r>
        <w:t>Schauble</w:t>
      </w:r>
      <w:proofErr w:type="spellEnd"/>
      <w:r>
        <w:t xml:space="preserve">, E.A., McCain, K.A., </w:t>
      </w:r>
      <w:proofErr w:type="spellStart"/>
      <w:r>
        <w:t>Foustoukos</w:t>
      </w:r>
      <w:proofErr w:type="spellEnd"/>
      <w:r>
        <w:t xml:space="preserve">, D.I., </w:t>
      </w:r>
      <w:proofErr w:type="spellStart"/>
      <w:r>
        <w:t>Sutclife</w:t>
      </w:r>
      <w:proofErr w:type="spellEnd"/>
      <w:r>
        <w:t xml:space="preserve">, C., </w:t>
      </w:r>
      <w:proofErr w:type="spellStart"/>
      <w:r>
        <w:t>Warr</w:t>
      </w:r>
      <w:proofErr w:type="spellEnd"/>
      <w:r>
        <w:t xml:space="preserve">, O., </w:t>
      </w:r>
      <w:proofErr w:type="spellStart"/>
      <w:r>
        <w:t>Ballentine</w:t>
      </w:r>
      <w:proofErr w:type="spellEnd"/>
      <w:r>
        <w:t xml:space="preserve">, C.J., </w:t>
      </w:r>
      <w:proofErr w:type="spellStart"/>
      <w:r>
        <w:t>Onstott</w:t>
      </w:r>
      <w:proofErr w:type="spellEnd"/>
      <w:r>
        <w:t xml:space="preserve">, T.C., </w:t>
      </w:r>
      <w:proofErr w:type="spellStart"/>
      <w:r>
        <w:t>Hosgormez</w:t>
      </w:r>
      <w:proofErr w:type="spellEnd"/>
      <w:r>
        <w:t xml:space="preserve">, H., </w:t>
      </w:r>
      <w:proofErr w:type="spellStart"/>
      <w:r>
        <w:t>Neubeck</w:t>
      </w:r>
      <w:proofErr w:type="spellEnd"/>
      <w:r>
        <w:t xml:space="preserve">, A., Marques, J.M., Pérez-Rodríguez, I., Rowe, A.R., </w:t>
      </w:r>
      <w:proofErr w:type="spellStart"/>
      <w:r>
        <w:t>LaRowe</w:t>
      </w:r>
      <w:proofErr w:type="spellEnd"/>
      <w:r>
        <w:t xml:space="preserve">, D.E., </w:t>
      </w:r>
      <w:proofErr w:type="spellStart"/>
      <w:r>
        <w:t>Magnabosco</w:t>
      </w:r>
      <w:proofErr w:type="spellEnd"/>
      <w:r>
        <w:t xml:space="preserve">, C., Yeung, L.Y., Ash, J.L., </w:t>
      </w:r>
      <w:proofErr w:type="spellStart"/>
      <w:r>
        <w:t>Bryndzia</w:t>
      </w:r>
      <w:proofErr w:type="spellEnd"/>
      <w:r>
        <w:t xml:space="preserve">,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 xml:space="preserve">D and mechanisms controlling isotopic bond ordering in abiotic and biotic methane gas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03, 235–264.</w:t>
      </w:r>
    </w:p>
    <w:p w14:paraId="7652BD96" w14:textId="7EE29215"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40EF7091" w:rsidR="00D05310" w:rsidRPr="008D00B4" w:rsidRDefault="00E907EF" w:rsidP="00BC188A">
      <w:r w:rsidRPr="008D00B4">
        <w:rPr>
          <w:b/>
        </w:rPr>
        <w:t>Fig.</w:t>
      </w:r>
      <w:r w:rsidR="00D734D1" w:rsidRPr="008D00B4">
        <w:rPr>
          <w:b/>
        </w:rPr>
        <w:t xml:space="preserve"> </w:t>
      </w:r>
      <w:bookmarkStart w:id="3"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A341A1">
        <w:rPr>
          <w:b/>
          <w:noProof/>
        </w:rPr>
        <w:t>1</w:t>
      </w:r>
      <w:r w:rsidR="00A910CF" w:rsidRPr="00E86679">
        <w:rPr>
          <w:b/>
        </w:rPr>
        <w:fldChar w:fldCharType="end"/>
      </w:r>
      <w:bookmarkEnd w:id="3"/>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proofErr w:type="spellStart"/>
      <w:r w:rsidR="00244E9E">
        <w:t>EASY%Ro</w:t>
      </w:r>
      <w:proofErr w:type="spellEnd"/>
      <w:r w:rsidR="00244E9E">
        <w:t xml:space="preserve">) 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4"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A341A1">
        <w:rPr>
          <w:b/>
          <w:noProof/>
        </w:rPr>
        <w:t>2</w:t>
      </w:r>
      <w:r w:rsidR="00A910CF" w:rsidRPr="00E86679">
        <w:rPr>
          <w:b/>
        </w:rPr>
        <w:fldChar w:fldCharType="end"/>
      </w:r>
      <w:bookmarkEnd w:id="4"/>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proofErr w:type="spellStart"/>
      <w:r w:rsidR="00246904">
        <w:t>mol</w:t>
      </w:r>
      <w:proofErr w:type="spellEnd"/>
      <w:r w:rsidR="00246904">
        <w:t>/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MSstds"/>
      <w:r w:rsidRPr="00E86679">
        <w:rPr>
          <w:b/>
        </w:rPr>
        <w:fldChar w:fldCharType="begin"/>
      </w:r>
      <w:r w:rsidRPr="00E86679">
        <w:rPr>
          <w:b/>
        </w:rPr>
        <w:instrText xml:space="preserve"> SEQ Fig \* MERGEFORMAT  \* MERGEFORMAT </w:instrText>
      </w:r>
      <w:r w:rsidRPr="00E86679">
        <w:rPr>
          <w:b/>
        </w:rPr>
        <w:fldChar w:fldCharType="separate"/>
      </w:r>
      <w:r w:rsidR="00A341A1">
        <w:rPr>
          <w:b/>
          <w:noProof/>
        </w:rPr>
        <w:t>3</w:t>
      </w:r>
      <w:r w:rsidRPr="00E86679">
        <w:rPr>
          <w:b/>
        </w:rPr>
        <w:fldChar w:fldCharType="end"/>
      </w:r>
      <w:bookmarkEnd w:id="5"/>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6"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A341A1">
        <w:rPr>
          <w:b/>
          <w:noProof/>
        </w:rPr>
        <w:t>4</w:t>
      </w:r>
      <w:r w:rsidR="00A910CF" w:rsidRPr="00E86679">
        <w:rPr>
          <w:b/>
        </w:rPr>
        <w:fldChar w:fldCharType="end"/>
      </w:r>
      <w:bookmarkEnd w:id="6"/>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5B560FF4"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7"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A341A1">
        <w:rPr>
          <w:b/>
          <w:noProof/>
        </w:rPr>
        <w:t>5</w:t>
      </w:r>
      <w:r w:rsidR="00A910CF" w:rsidRPr="00E86679">
        <w:rPr>
          <w:b/>
        </w:rPr>
        <w:fldChar w:fldCharType="end"/>
      </w:r>
      <w:bookmarkEnd w:id="7"/>
      <w:r w:rsidRPr="008D00B4">
        <w:rPr>
          <w:b/>
        </w:rPr>
        <w:t>.</w:t>
      </w:r>
      <w:r w:rsidRPr="008D00B4">
        <w:t xml:space="preserve">  </w:t>
      </w:r>
      <w:r>
        <w:t xml:space="preserve">Calculated </w:t>
      </w:r>
      <w:r>
        <w:rPr>
          <w:b/>
        </w:rPr>
        <w:t>(A)</w:t>
      </w:r>
      <w:r>
        <w:t xml:space="preserve"> </w:t>
      </w:r>
      <w:r w:rsidR="00227173">
        <w:t>fractional</w:t>
      </w:r>
      <w:r>
        <w:t xml:space="preser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001A401D" w:rsidR="006743DE" w:rsidRPr="00733DA6" w:rsidRDefault="00FB4FA3" w:rsidP="00FB4FA3">
      <w:pPr>
        <w:tabs>
          <w:tab w:val="clear" w:pos="360"/>
          <w:tab w:val="clear" w:pos="720"/>
          <w:tab w:val="clear" w:pos="10080"/>
        </w:tabs>
        <w:rPr>
          <w:b/>
          <w:i/>
        </w:rPr>
      </w:pPr>
      <w:r w:rsidRPr="008D00B4">
        <w:rPr>
          <w:b/>
        </w:rPr>
        <w:t xml:space="preserve">Fig. </w:t>
      </w:r>
      <w:bookmarkStart w:id="8"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A341A1">
        <w:rPr>
          <w:b/>
          <w:noProof/>
        </w:rPr>
        <w:t>6</w:t>
      </w:r>
      <w:r w:rsidR="00A910CF" w:rsidRPr="00E86679">
        <w:rPr>
          <w:b/>
        </w:rPr>
        <w:fldChar w:fldCharType="end"/>
      </w:r>
      <w:bookmarkEnd w:id="8"/>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proofErr w:type="spellStart"/>
      <w:r>
        <w:t>EASY%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 xml:space="preserve">Pie charts above (B) represent </w:t>
      </w:r>
      <w:r w:rsidR="002778C9">
        <w:t>fractional</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9" w:name="figCartoon"/>
      <w:r w:rsidRPr="00E86679">
        <w:rPr>
          <w:b/>
        </w:rPr>
        <w:fldChar w:fldCharType="begin"/>
      </w:r>
      <w:r w:rsidRPr="00E86679">
        <w:rPr>
          <w:b/>
        </w:rPr>
        <w:instrText xml:space="preserve"> SEQ Fig \* MERGEFORMAT  \* MERGEFORMAT </w:instrText>
      </w:r>
      <w:r w:rsidRPr="00E86679">
        <w:rPr>
          <w:b/>
        </w:rPr>
        <w:fldChar w:fldCharType="separate"/>
      </w:r>
      <w:r w:rsidR="00A341A1">
        <w:rPr>
          <w:b/>
          <w:noProof/>
        </w:rPr>
        <w:t>7</w:t>
      </w:r>
      <w:r w:rsidRPr="00E86679">
        <w:rPr>
          <w:b/>
        </w:rPr>
        <w:fldChar w:fldCharType="end"/>
      </w:r>
      <w:bookmarkEnd w:id="9"/>
      <w:r w:rsidRPr="008D00B4">
        <w:rPr>
          <w:b/>
        </w:rPr>
        <w:t>.</w:t>
      </w:r>
      <w:r w:rsidRPr="008D00B4">
        <w:t xml:space="preserve">  </w:t>
      </w:r>
      <w:r>
        <w:t xml:space="preserve">Cartoon showing process of sequential </w:t>
      </w:r>
      <w:proofErr w:type="spellStart"/>
      <w:r>
        <w:t>deuteration</w:t>
      </w:r>
      <w:proofErr w:type="spellEnd"/>
      <w:r>
        <w:t xml:space="preserve">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 xml:space="preserve">incipient </w:t>
      </w:r>
      <w:proofErr w:type="spellStart"/>
      <w:r w:rsidR="00381C7C">
        <w:t>catagenesis</w:t>
      </w:r>
      <w:proofErr w:type="spellEnd"/>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4AA9F80F" w:rsidR="00D1452A" w:rsidRDefault="00D1452A" w:rsidP="00373998">
      <w:pPr>
        <w:tabs>
          <w:tab w:val="clear" w:pos="360"/>
          <w:tab w:val="clear" w:pos="720"/>
          <w:tab w:val="clear" w:pos="10080"/>
        </w:tabs>
        <w:jc w:val="left"/>
      </w:pPr>
      <w:r w:rsidRPr="008D00B4">
        <w:rPr>
          <w:b/>
        </w:rPr>
        <w:t xml:space="preserve">Fig. </w:t>
      </w:r>
      <w:bookmarkStart w:id="10" w:name="figYields"/>
      <w:r w:rsidRPr="00E86679">
        <w:rPr>
          <w:b/>
        </w:rPr>
        <w:fldChar w:fldCharType="begin"/>
      </w:r>
      <w:r w:rsidRPr="00E86679">
        <w:rPr>
          <w:b/>
        </w:rPr>
        <w:instrText xml:space="preserve"> SEQ Fig \* MERGEFORMAT  \* MERGEFORMAT </w:instrText>
      </w:r>
      <w:r w:rsidRPr="00E86679">
        <w:rPr>
          <w:b/>
        </w:rPr>
        <w:fldChar w:fldCharType="separate"/>
      </w:r>
      <w:r w:rsidR="00A341A1">
        <w:rPr>
          <w:b/>
          <w:noProof/>
        </w:rPr>
        <w:t>8</w:t>
      </w:r>
      <w:r w:rsidRPr="00E86679">
        <w:rPr>
          <w:b/>
        </w:rPr>
        <w:fldChar w:fldCharType="end"/>
      </w:r>
      <w:bookmarkEnd w:id="10"/>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w:t>
      </w:r>
      <w:proofErr w:type="spellStart"/>
      <w:r w:rsidR="00373998">
        <w:t>Krevelen</w:t>
      </w:r>
      <w:proofErr w:type="spellEnd"/>
      <w:r w:rsidR="00373998">
        <w:t xml:space="preserve">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R</w:t>
      </w:r>
      <w:r w:rsidR="006B5230" w:rsidRPr="006B5230">
        <w:rPr>
          <w:vertAlign w:val="subscript"/>
        </w:rPr>
        <w:t>o</w:t>
      </w:r>
      <w:r w:rsidR="00A435D6">
        <w:t xml:space="preserve"> </w:t>
      </w:r>
      <w:r w:rsidR="00900DAB">
        <w:t xml:space="preserve">and temperature are from an </w:t>
      </w:r>
      <w:proofErr w:type="spellStart"/>
      <w:r w:rsidR="00900DAB">
        <w:t>EASY%Ro</w:t>
      </w:r>
      <w:proofErr w:type="spellEnd"/>
      <w:r w:rsidR="00900DAB">
        <w:t xml:space="preserve"> calculation with a </w:t>
      </w:r>
      <w:r w:rsidR="00A435D6">
        <w:t xml:space="preserve">heating rate of ~0.4 °C per </w:t>
      </w:r>
      <w:proofErr w:type="spellStart"/>
      <w:r w:rsidR="00A435D6">
        <w:t>Myr</w:t>
      </w:r>
      <w:proofErr w:type="spellEnd"/>
      <w:r w:rsidR="00A435D6">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11"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A341A1">
        <w:rPr>
          <w:b/>
          <w:noProof/>
          <w:sz w:val="20"/>
        </w:rPr>
        <w:t>1</w:t>
      </w:r>
      <w:r w:rsidR="00A910CF">
        <w:rPr>
          <w:b/>
          <w:sz w:val="20"/>
        </w:rPr>
        <w:fldChar w:fldCharType="end"/>
      </w:r>
      <w:bookmarkEnd w:id="11"/>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2"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A341A1">
        <w:rPr>
          <w:b/>
          <w:noProof/>
          <w:sz w:val="20"/>
        </w:rPr>
        <w:t>2</w:t>
      </w:r>
      <w:r w:rsidR="00A910CF">
        <w:rPr>
          <w:b/>
          <w:sz w:val="20"/>
        </w:rPr>
        <w:fldChar w:fldCharType="end"/>
      </w:r>
      <w:bookmarkEnd w:id="12"/>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0BC240E4" w:rsidR="00EB16F4" w:rsidRPr="005708B2" w:rsidRDefault="004B3122" w:rsidP="00496CFE">
            <w:pPr>
              <w:tabs>
                <w:tab w:val="clear" w:pos="360"/>
                <w:tab w:val="clear" w:pos="720"/>
                <w:tab w:val="clear" w:pos="10080"/>
              </w:tabs>
              <w:spacing w:after="0" w:line="240" w:lineRule="auto"/>
              <w:ind w:right="288"/>
              <w:jc w:val="right"/>
              <w:rPr>
                <w:sz w:val="18"/>
                <w:szCs w:val="18"/>
              </w:rPr>
            </w:pPr>
            <w:r>
              <w:rPr>
                <w:sz w:val="18"/>
                <w:szCs w:val="18"/>
              </w:rPr>
              <w:t>72</w:t>
            </w:r>
            <w:r w:rsidR="00E00DDE">
              <w:rPr>
                <w:sz w:val="18"/>
                <w:szCs w:val="18"/>
              </w:rPr>
              <w:t>.</w:t>
            </w:r>
            <w:r>
              <w:rPr>
                <w:sz w:val="18"/>
                <w:szCs w:val="18"/>
              </w:rPr>
              <w:t>6</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41663C49"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r w:rsidR="00E00DDE">
              <w:rPr>
                <w:sz w:val="18"/>
                <w:szCs w:val="18"/>
              </w:rPr>
              <w:t>  </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0A239A5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r w:rsidR="00E00DDE">
              <w:rPr>
                <w:sz w:val="18"/>
                <w:szCs w:val="18"/>
              </w:rPr>
              <w:t>  </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12E472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r w:rsidR="00E00DDE">
              <w:rPr>
                <w:sz w:val="18"/>
                <w:szCs w:val="18"/>
              </w:rPr>
              <w:t>  </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60FF735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r w:rsidR="00E00DDE">
              <w:rPr>
                <w:sz w:val="18"/>
                <w:szCs w:val="18"/>
              </w:rPr>
              <w:t>  </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42F7A62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r w:rsidR="00E00DDE">
              <w:rPr>
                <w:sz w:val="18"/>
                <w:szCs w:val="18"/>
              </w:rPr>
              <w:t>  </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31ADAA5D"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r w:rsidR="00E00DDE">
              <w:rPr>
                <w:sz w:val="18"/>
                <w:szCs w:val="18"/>
              </w:rPr>
              <w:t>  </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1853524C"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D70667">
        <w:rPr>
          <w:sz w:val="20"/>
        </w:rPr>
        <w:t xml:space="preserve"> + 0.41 </w:t>
      </w:r>
      <w:r w:rsidR="00D70667">
        <w:rPr>
          <w:sz w:val="20"/>
        </w:rPr>
        <w:fldChar w:fldCharType="begin"/>
      </w:r>
      <w:r w:rsidR="00D70667">
        <w:rPr>
          <w:sz w:val="20"/>
        </w:rPr>
        <w:instrText xml:space="preserve"> ADDIN ZOTERO_ITEM CSL_CITATION {"citationID":"ztW6Yh8m","properties":{"formattedCitation":"(Glasoe and Long, 1960)","plainCitation":"(Glasoe and Long, 1960)","noteIndex":0},"citationItems":[{"id":102,"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88A9D2" w14:textId="77777777" w:rsidR="00BA6A46" w:rsidRDefault="00BA6A46" w:rsidP="00F815F9">
      <w:pPr>
        <w:spacing w:after="0" w:line="240" w:lineRule="auto"/>
      </w:pPr>
      <w:r>
        <w:separator/>
      </w:r>
    </w:p>
  </w:endnote>
  <w:endnote w:type="continuationSeparator" w:id="0">
    <w:p w14:paraId="58E89285" w14:textId="77777777" w:rsidR="00BA6A46" w:rsidRDefault="00BA6A46" w:rsidP="00F815F9">
      <w:pPr>
        <w:spacing w:after="0" w:line="240" w:lineRule="auto"/>
      </w:pPr>
      <w:r>
        <w:continuationSeparator/>
      </w:r>
    </w:p>
  </w:endnote>
  <w:endnote w:type="continuationNotice" w:id="1">
    <w:p w14:paraId="446EF5EF" w14:textId="77777777" w:rsidR="00BA6A46" w:rsidRDefault="00BA6A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E646AC" w:rsidRDefault="00E646AC">
        <w:pPr>
          <w:pStyle w:val="Footer"/>
          <w:jc w:val="center"/>
        </w:pPr>
        <w:r>
          <w:fldChar w:fldCharType="begin"/>
        </w:r>
        <w:r>
          <w:instrText xml:space="preserve"> PAGE   \* MERGEFORMAT </w:instrText>
        </w:r>
        <w:r>
          <w:fldChar w:fldCharType="separate"/>
        </w:r>
        <w:r w:rsidR="00DA4473">
          <w:rPr>
            <w:noProof/>
          </w:rPr>
          <w:t>4</w:t>
        </w:r>
        <w:r>
          <w:rPr>
            <w:noProof/>
          </w:rPr>
          <w:fldChar w:fldCharType="end"/>
        </w:r>
      </w:p>
    </w:sdtContent>
  </w:sdt>
  <w:p w14:paraId="5290A8E7" w14:textId="77777777" w:rsidR="00E646AC" w:rsidRDefault="00E646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E37634" w14:textId="77777777" w:rsidR="00BA6A46" w:rsidRDefault="00BA6A46" w:rsidP="00F815F9">
      <w:pPr>
        <w:spacing w:after="0" w:line="240" w:lineRule="auto"/>
      </w:pPr>
      <w:r>
        <w:separator/>
      </w:r>
    </w:p>
  </w:footnote>
  <w:footnote w:type="continuationSeparator" w:id="0">
    <w:p w14:paraId="46C9D9AE" w14:textId="77777777" w:rsidR="00BA6A46" w:rsidRDefault="00BA6A46" w:rsidP="00F815F9">
      <w:pPr>
        <w:spacing w:after="0" w:line="240" w:lineRule="auto"/>
      </w:pPr>
      <w:r>
        <w:continuationSeparator/>
      </w:r>
    </w:p>
  </w:footnote>
  <w:footnote w:type="continuationNotice" w:id="1">
    <w:p w14:paraId="40BAD6C4" w14:textId="77777777" w:rsidR="00BA6A46" w:rsidRDefault="00BA6A46">
      <w:pPr>
        <w:spacing w:after="0" w:line="240" w:lineRule="auto"/>
      </w:pPr>
    </w:p>
  </w:footnote>
  <w:footnote w:id="2">
    <w:p w14:paraId="1EB7CE3B" w14:textId="5F32A230" w:rsidR="00E646AC" w:rsidRDefault="00E646AC">
      <w:pPr>
        <w:pStyle w:val="FootnoteText"/>
      </w:pPr>
      <w:r>
        <w:rPr>
          <w:rStyle w:val="FootnoteReference"/>
        </w:rPr>
        <w:footnoteRef/>
      </w:r>
      <w:r>
        <w:t xml:space="preserve"> </w:t>
      </w:r>
      <w:r w:rsidRPr="00FD2D4B">
        <w:t>This deconvolution scheme has been used to derive concentrations of methane-</w:t>
      </w:r>
      <w:r w:rsidRPr="00C34299">
        <w:rPr>
          <w:i/>
        </w:rPr>
        <w:t>d</w:t>
      </w:r>
      <w:r w:rsidRPr="00FD2D4B">
        <w:t xml:space="preserve"> </w:t>
      </w:r>
      <w:proofErr w:type="spellStart"/>
      <w:r w:rsidRPr="00FD2D4B">
        <w:t>isotopologues</w:t>
      </w:r>
      <w:proofErr w:type="spellEnd"/>
      <w:r w:rsidRPr="00FD2D4B">
        <w:t xml:space="preserve"> from mass spectral data for a separate experimental exchange study</w:t>
      </w:r>
      <w:r>
        <w:t xml:space="preserve"> (A. Sattler, pers. comm.)</w:t>
      </w:r>
      <w:r w:rsidRPr="00FD2D4B">
        <w:t>.</w:t>
      </w:r>
    </w:p>
  </w:footnote>
  <w:footnote w:id="3">
    <w:p w14:paraId="090A66A5" w14:textId="6D7829A6" w:rsidR="00E646AC" w:rsidRDefault="00E646AC">
      <w:pPr>
        <w:pStyle w:val="FootnoteText"/>
      </w:pPr>
      <w:r w:rsidRPr="00691B59">
        <w:rPr>
          <w:rStyle w:val="FootnoteReference"/>
        </w:rPr>
        <w:footnoteRef/>
      </w:r>
      <w:r>
        <w:t xml:space="preserve"> </w:t>
      </w:r>
      <w:r w:rsidRPr="00807EED">
        <w:t xml:space="preserve">Results of this experiment were first presented by one of us in </w:t>
      </w:r>
      <w:r>
        <w:t xml:space="preserve">the appendix of </w:t>
      </w:r>
      <w:r w:rsidRPr="00807EED">
        <w:t>a Ph.D. thesis</w:t>
      </w:r>
      <w:r>
        <w:t xml:space="preserve"> </w:t>
      </w:r>
      <w:r>
        <w:fldChar w:fldCharType="begin"/>
      </w:r>
      <w:r w:rsidR="00A341A1">
        <w:instrText xml:space="preserve"> ADDIN ZOTERO_ITEM CSL_CITATION {"citationID":"JUDnNbgo","properties":{"formattedCitation":"(Wang, 2017)","plainCitation":"(Wang, 2017)","noteIndex":2},"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Pr>
          <w:b/>
          <w:noProof/>
        </w:rPr>
        <w:t>5</w:t>
      </w:r>
      <w:r w:rsidRPr="00ED6AD8">
        <w:rPr>
          <w:b/>
        </w:rPr>
        <w:fldChar w:fldCharType="end"/>
      </w:r>
      <w:r>
        <w:t xml:space="preserve"> in this paper</w:t>
      </w:r>
      <w:r w:rsidRPr="00807EED">
        <w:t>.</w:t>
      </w:r>
    </w:p>
  </w:footnote>
  <w:footnote w:id="4">
    <w:p w14:paraId="58F7CB32" w14:textId="0B1D643A" w:rsidR="00E646AC" w:rsidRDefault="00E646AC">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proofErr w:type="spellStart"/>
      <w:r w:rsidRPr="004476CF">
        <w:t>sorbed</w:t>
      </w:r>
      <w:proofErr w:type="spellEnd"/>
      <w:r w:rsidRPr="004476CF">
        <w:t xml:space="preserve"> to a solid phase</w:t>
      </w:r>
      <w:r>
        <w:t xml:space="preserve"> at the start of the experiment</w:t>
      </w:r>
      <w:r w:rsidRPr="004476CF">
        <w:t xml:space="preserve"> and </w:t>
      </w:r>
      <w:r>
        <w:t xml:space="preserve">later </w:t>
      </w:r>
      <w:r w:rsidRPr="004476CF">
        <w:t xml:space="preserve">leached into the fluid, but we consider this unlikely because the concentration of methane tripled between time points #1 (19 h) and #2 (164 h).  Release of </w:t>
      </w:r>
      <w:proofErr w:type="spellStart"/>
      <w:r w:rsidRPr="004476CF">
        <w:t>sorbed</w:t>
      </w:r>
      <w:proofErr w:type="spellEnd"/>
      <w:r w:rsidRPr="004476CF">
        <w:t xml:space="preserve"> gases was probably nearly complete by 19 h.  </w:t>
      </w:r>
    </w:p>
  </w:footnote>
  <w:footnote w:id="5">
    <w:p w14:paraId="75595453" w14:textId="77777777" w:rsidR="000116DF" w:rsidRDefault="000116DF" w:rsidP="000116DF">
      <w:pPr>
        <w:pStyle w:val="FootnoteText"/>
      </w:pPr>
      <w:r>
        <w:rPr>
          <w:rStyle w:val="FootnoteReference"/>
        </w:rPr>
        <w:footnoteRef/>
      </w:r>
      <w:r>
        <w:t xml:space="preserve"> This could be verified by </w:t>
      </w:r>
      <w:r w:rsidRPr="00DC5227">
        <w:t xml:space="preserve">heating normal water </w:t>
      </w:r>
      <w:r>
        <w:t>(</w:t>
      </w:r>
      <w:r w:rsidRPr="00DC5227">
        <w:rPr>
          <w:vertAlign w:val="superscript"/>
        </w:rPr>
        <w:t>1</w:t>
      </w:r>
      <w:r>
        <w:t>H</w:t>
      </w:r>
      <w:r w:rsidRPr="00DC5227">
        <w:rPr>
          <w:vertAlign w:val="subscript"/>
        </w:rPr>
        <w:t>2</w:t>
      </w:r>
      <w:r>
        <w:t xml:space="preserve">O) </w:t>
      </w:r>
      <w:r w:rsidRPr="00DC5227">
        <w:t xml:space="preserve">in the presence of </w:t>
      </w:r>
      <w:r>
        <w:t xml:space="preserve">an initial charge of </w:t>
      </w:r>
      <w:r w:rsidRPr="00DC5227">
        <w:t>CD</w:t>
      </w:r>
      <w:r w:rsidRPr="00DC5227">
        <w:rPr>
          <w:vertAlign w:val="subscript"/>
        </w:rPr>
        <w:t>4</w:t>
      </w:r>
      <w:r w:rsidRPr="00DC5227">
        <w:t xml:space="preserve"> and monitoring </w:t>
      </w:r>
      <w:r>
        <w:t xml:space="preserve">for any </w:t>
      </w:r>
      <w:r w:rsidRPr="00DC5227">
        <w:t xml:space="preserve">increase in the </w:t>
      </w:r>
      <w:proofErr w:type="spellStart"/>
      <w:r w:rsidRPr="00DC5227">
        <w:t>δD</w:t>
      </w:r>
      <w:proofErr w:type="spellEnd"/>
      <w:r w:rsidRPr="00DC5227">
        <w:t xml:space="preserve"> value of water.</w:t>
      </w:r>
    </w:p>
  </w:footnote>
  <w:footnote w:id="6">
    <w:p w14:paraId="6F5106E4" w14:textId="7134CB72" w:rsidR="00E646AC" w:rsidRPr="000D46E9" w:rsidRDefault="00E646AC" w:rsidP="0099534A">
      <w:pPr>
        <w:pStyle w:val="FootnoteText"/>
      </w:pPr>
      <w:r>
        <w:rPr>
          <w:rStyle w:val="FootnoteReference"/>
        </w:rPr>
        <w:footnoteRef/>
      </w:r>
      <w:r>
        <w:t xml:space="preserve"> Calculated as [CH</w:t>
      </w:r>
      <w:r>
        <w:rPr>
          <w:vertAlign w:val="subscript"/>
        </w:rPr>
        <w:t>4</w:t>
      </w:r>
      <w:r>
        <w:t xml:space="preserve">] </w:t>
      </w:r>
      <w:r w:rsidRPr="000D46E9">
        <w:t xml:space="preserve">× </w:t>
      </w:r>
      <w:proofErr w:type="spellStart"/>
      <w:r>
        <w:t>V</w:t>
      </w:r>
      <w:r>
        <w:rPr>
          <w:vertAlign w:val="subscript"/>
        </w:rPr>
        <w:t>remaining</w:t>
      </w:r>
      <w:proofErr w:type="spellEnd"/>
      <w:r>
        <w:t xml:space="preserve"> + </w:t>
      </w:r>
      <w:proofErr w:type="gramStart"/>
      <w:r w:rsidRPr="000D46E9">
        <w:t>∑</w:t>
      </w:r>
      <w:r>
        <w:t>(</w:t>
      </w:r>
      <w:proofErr w:type="gramEnd"/>
      <w:r>
        <w:t xml:space="preserve"> [CH</w:t>
      </w:r>
      <w:r>
        <w:rPr>
          <w:vertAlign w:val="subscript"/>
        </w:rPr>
        <w:t>4</w:t>
      </w:r>
      <w:r>
        <w:t xml:space="preserve">] </w:t>
      </w:r>
      <w:r w:rsidRPr="000D46E9">
        <w:t>×</w:t>
      </w:r>
      <w:r>
        <w:t xml:space="preserve"> </w:t>
      </w:r>
      <w:proofErr w:type="spellStart"/>
      <w:r>
        <w:t>V</w:t>
      </w:r>
      <w:r>
        <w:rPr>
          <w:vertAlign w:val="subscript"/>
        </w:rPr>
        <w:t>withdrawn</w:t>
      </w:r>
      <w:proofErr w:type="spellEnd"/>
      <w:r>
        <w:t xml:space="preserve"> ).  </w:t>
      </w:r>
    </w:p>
  </w:footnote>
  <w:footnote w:id="7">
    <w:p w14:paraId="48E1B53F" w14:textId="0AFF0C40" w:rsidR="00E646AC" w:rsidRDefault="00E646AC">
      <w:pPr>
        <w:pStyle w:val="FootnoteText"/>
      </w:pPr>
      <w:r>
        <w:rPr>
          <w:rStyle w:val="FootnoteReference"/>
        </w:rPr>
        <w:footnoteRef/>
      </w:r>
      <w:r>
        <w:t xml:space="preserve"> While </w:t>
      </w:r>
      <w:proofErr w:type="spellStart"/>
      <w:r>
        <w:t>Lewan</w:t>
      </w:r>
      <w:proofErr w:type="spellEnd"/>
      <w:r>
        <w:t xml:space="preserve"> </w:t>
      </w:r>
      <w:r>
        <w:fldChar w:fldCharType="begin"/>
      </w:r>
      <w:r w:rsidR="00A341A1">
        <w:instrText xml:space="preserve"> ADDIN ZOTERO_ITEM CSL_CITATION {"citationID":"kuE7BQ3S","properties":{"formattedCitation":"(1997)","plainCitation":"(1997)","noteIndex":6},"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fldChar w:fldCharType="separate"/>
      </w:r>
      <w:r w:rsidRPr="00DC5B90">
        <w:rPr>
          <w:rFonts w:cs="Times New Roman"/>
        </w:rPr>
        <w:t>(1997)</w:t>
      </w:r>
      <w:r>
        <w:fldChar w:fldCharType="end"/>
      </w:r>
      <w:r>
        <w:t xml:space="preserve"> did not quantify the abundance of deuterated methane </w:t>
      </w:r>
      <w:proofErr w:type="spellStart"/>
      <w:r>
        <w:t>isotopologues</w:t>
      </w:r>
      <w:proofErr w:type="spellEnd"/>
      <w:r>
        <w:t xml:space="preserve">, we understand that these analyses have been conducted in follow-up, and revealed production of deuterated and </w:t>
      </w:r>
      <w:proofErr w:type="spellStart"/>
      <w:r>
        <w:t>perdeuterated</w:t>
      </w:r>
      <w:proofErr w:type="spellEnd"/>
      <w:r>
        <w:t xml:space="preserve"> </w:t>
      </w:r>
      <w:proofErr w:type="spellStart"/>
      <w:r>
        <w:t>isotoplogues</w:t>
      </w:r>
      <w:proofErr w:type="spellEnd"/>
      <w:r>
        <w:t xml:space="preserve"> of methane (M.D. </w:t>
      </w:r>
      <w:proofErr w:type="spellStart"/>
      <w:r>
        <w:t>Lewan</w:t>
      </w:r>
      <w:proofErr w:type="spellEnd"/>
      <w:r>
        <w:t>, personal corresponden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CB9"/>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1FE"/>
    <w:rsid w:val="000102F1"/>
    <w:rsid w:val="000103EA"/>
    <w:rsid w:val="00010411"/>
    <w:rsid w:val="00010457"/>
    <w:rsid w:val="000108FC"/>
    <w:rsid w:val="00010D8B"/>
    <w:rsid w:val="000116DF"/>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4E3A"/>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67"/>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7B6"/>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2F"/>
    <w:rsid w:val="000434D7"/>
    <w:rsid w:val="000434F7"/>
    <w:rsid w:val="00043D09"/>
    <w:rsid w:val="00043DCC"/>
    <w:rsid w:val="00043F7C"/>
    <w:rsid w:val="00043F99"/>
    <w:rsid w:val="0004407C"/>
    <w:rsid w:val="000443A4"/>
    <w:rsid w:val="000443C8"/>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9D9"/>
    <w:rsid w:val="00050A06"/>
    <w:rsid w:val="00050BFD"/>
    <w:rsid w:val="00051275"/>
    <w:rsid w:val="000512FD"/>
    <w:rsid w:val="000516E1"/>
    <w:rsid w:val="000517B3"/>
    <w:rsid w:val="000519DB"/>
    <w:rsid w:val="00051C28"/>
    <w:rsid w:val="00051F1B"/>
    <w:rsid w:val="00052004"/>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7DE"/>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C32"/>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922"/>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2FF0"/>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603"/>
    <w:rsid w:val="00093921"/>
    <w:rsid w:val="00093AB5"/>
    <w:rsid w:val="000940C5"/>
    <w:rsid w:val="00094670"/>
    <w:rsid w:val="000946C7"/>
    <w:rsid w:val="0009492F"/>
    <w:rsid w:val="00094A79"/>
    <w:rsid w:val="00094BBE"/>
    <w:rsid w:val="00094BC7"/>
    <w:rsid w:val="00094D6B"/>
    <w:rsid w:val="00094E25"/>
    <w:rsid w:val="0009556D"/>
    <w:rsid w:val="0009594E"/>
    <w:rsid w:val="00095AEF"/>
    <w:rsid w:val="00095D46"/>
    <w:rsid w:val="00095E2B"/>
    <w:rsid w:val="00096377"/>
    <w:rsid w:val="000963CB"/>
    <w:rsid w:val="00096B18"/>
    <w:rsid w:val="00096BA6"/>
    <w:rsid w:val="00096BD1"/>
    <w:rsid w:val="00096E55"/>
    <w:rsid w:val="000972AD"/>
    <w:rsid w:val="000972FF"/>
    <w:rsid w:val="00097306"/>
    <w:rsid w:val="000977FE"/>
    <w:rsid w:val="000979EA"/>
    <w:rsid w:val="000A0650"/>
    <w:rsid w:val="000A098E"/>
    <w:rsid w:val="000A0C04"/>
    <w:rsid w:val="000A0CAA"/>
    <w:rsid w:val="000A1050"/>
    <w:rsid w:val="000A174A"/>
    <w:rsid w:val="000A178D"/>
    <w:rsid w:val="000A190F"/>
    <w:rsid w:val="000A1AC9"/>
    <w:rsid w:val="000A1CD9"/>
    <w:rsid w:val="000A2384"/>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07B"/>
    <w:rsid w:val="000A7292"/>
    <w:rsid w:val="000A7293"/>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926"/>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22A"/>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0897"/>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A"/>
    <w:rsid w:val="000C3B4C"/>
    <w:rsid w:val="000C424C"/>
    <w:rsid w:val="000C42A3"/>
    <w:rsid w:val="000C4704"/>
    <w:rsid w:val="000C4742"/>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67"/>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491"/>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6890"/>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6C8"/>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5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ABB"/>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4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686"/>
    <w:rsid w:val="0013280C"/>
    <w:rsid w:val="001328F6"/>
    <w:rsid w:val="001329DC"/>
    <w:rsid w:val="00132B5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1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6DC"/>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394"/>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A6D"/>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04"/>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62"/>
    <w:rsid w:val="00195CA8"/>
    <w:rsid w:val="00196033"/>
    <w:rsid w:val="001961BC"/>
    <w:rsid w:val="0019622D"/>
    <w:rsid w:val="0019642C"/>
    <w:rsid w:val="001966FE"/>
    <w:rsid w:val="00196782"/>
    <w:rsid w:val="0019699D"/>
    <w:rsid w:val="00196B5E"/>
    <w:rsid w:val="00196C4B"/>
    <w:rsid w:val="00196CEF"/>
    <w:rsid w:val="00197589"/>
    <w:rsid w:val="00197864"/>
    <w:rsid w:val="0019788B"/>
    <w:rsid w:val="00197AFA"/>
    <w:rsid w:val="001A0012"/>
    <w:rsid w:val="001A0144"/>
    <w:rsid w:val="001A0422"/>
    <w:rsid w:val="001A077A"/>
    <w:rsid w:val="001A08A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723"/>
    <w:rsid w:val="001A4C2C"/>
    <w:rsid w:val="001A4DF1"/>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5FB5"/>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E95"/>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AD"/>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51"/>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244"/>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07B"/>
    <w:rsid w:val="002174AE"/>
    <w:rsid w:val="002175F0"/>
    <w:rsid w:val="002177DC"/>
    <w:rsid w:val="00217A22"/>
    <w:rsid w:val="00217A6D"/>
    <w:rsid w:val="00217B42"/>
    <w:rsid w:val="00217BB7"/>
    <w:rsid w:val="00217DE0"/>
    <w:rsid w:val="00220032"/>
    <w:rsid w:val="00220617"/>
    <w:rsid w:val="00220D10"/>
    <w:rsid w:val="00221447"/>
    <w:rsid w:val="00221A26"/>
    <w:rsid w:val="00222048"/>
    <w:rsid w:val="0022231F"/>
    <w:rsid w:val="00222398"/>
    <w:rsid w:val="00222792"/>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173"/>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774"/>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7BF"/>
    <w:rsid w:val="00267A33"/>
    <w:rsid w:val="00267B5E"/>
    <w:rsid w:val="00267B76"/>
    <w:rsid w:val="00267FE9"/>
    <w:rsid w:val="002705A7"/>
    <w:rsid w:val="00270637"/>
    <w:rsid w:val="00270801"/>
    <w:rsid w:val="0027089A"/>
    <w:rsid w:val="00270A8A"/>
    <w:rsid w:val="00270A97"/>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71"/>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719E"/>
    <w:rsid w:val="0027745A"/>
    <w:rsid w:val="0027760F"/>
    <w:rsid w:val="00277871"/>
    <w:rsid w:val="002778C9"/>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988"/>
    <w:rsid w:val="00283A20"/>
    <w:rsid w:val="00283B8A"/>
    <w:rsid w:val="002841D6"/>
    <w:rsid w:val="00284D03"/>
    <w:rsid w:val="0028512F"/>
    <w:rsid w:val="00285323"/>
    <w:rsid w:val="00285408"/>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502"/>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3F2"/>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CEE"/>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84A"/>
    <w:rsid w:val="002C29F1"/>
    <w:rsid w:val="002C2A72"/>
    <w:rsid w:val="002C2FE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34"/>
    <w:rsid w:val="002C74F0"/>
    <w:rsid w:val="002C75F8"/>
    <w:rsid w:val="002C7628"/>
    <w:rsid w:val="002C7B01"/>
    <w:rsid w:val="002D0591"/>
    <w:rsid w:val="002D0662"/>
    <w:rsid w:val="002D0978"/>
    <w:rsid w:val="002D0D4B"/>
    <w:rsid w:val="002D154C"/>
    <w:rsid w:val="002D15E8"/>
    <w:rsid w:val="002D1B94"/>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35"/>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4B1"/>
    <w:rsid w:val="0031056B"/>
    <w:rsid w:val="00310826"/>
    <w:rsid w:val="00310D5F"/>
    <w:rsid w:val="00310E3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33E"/>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9BD"/>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434"/>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A24"/>
    <w:rsid w:val="00333C8A"/>
    <w:rsid w:val="00333D13"/>
    <w:rsid w:val="00333F11"/>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4C72"/>
    <w:rsid w:val="003452E7"/>
    <w:rsid w:val="003453BF"/>
    <w:rsid w:val="003457AD"/>
    <w:rsid w:val="003457F3"/>
    <w:rsid w:val="00345CCA"/>
    <w:rsid w:val="00345E59"/>
    <w:rsid w:val="003463A2"/>
    <w:rsid w:val="00346509"/>
    <w:rsid w:val="003469C3"/>
    <w:rsid w:val="00346C00"/>
    <w:rsid w:val="00346DF9"/>
    <w:rsid w:val="00347118"/>
    <w:rsid w:val="003476A6"/>
    <w:rsid w:val="00347DAF"/>
    <w:rsid w:val="00350490"/>
    <w:rsid w:val="00350627"/>
    <w:rsid w:val="00350745"/>
    <w:rsid w:val="00350E58"/>
    <w:rsid w:val="00351447"/>
    <w:rsid w:val="003514EC"/>
    <w:rsid w:val="00351590"/>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7B8"/>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9EB"/>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DA3"/>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1F2A"/>
    <w:rsid w:val="003825E5"/>
    <w:rsid w:val="00382A8D"/>
    <w:rsid w:val="00382B59"/>
    <w:rsid w:val="00382B87"/>
    <w:rsid w:val="00382BF6"/>
    <w:rsid w:val="00382E2C"/>
    <w:rsid w:val="003832CB"/>
    <w:rsid w:val="00383AA0"/>
    <w:rsid w:val="00383C95"/>
    <w:rsid w:val="00383F00"/>
    <w:rsid w:val="00383F98"/>
    <w:rsid w:val="00384051"/>
    <w:rsid w:val="00384100"/>
    <w:rsid w:val="00384721"/>
    <w:rsid w:val="0038495C"/>
    <w:rsid w:val="00384C42"/>
    <w:rsid w:val="003855C8"/>
    <w:rsid w:val="00385E38"/>
    <w:rsid w:val="00385EFE"/>
    <w:rsid w:val="00386104"/>
    <w:rsid w:val="00386173"/>
    <w:rsid w:val="003864F2"/>
    <w:rsid w:val="00386515"/>
    <w:rsid w:val="00386822"/>
    <w:rsid w:val="00386B11"/>
    <w:rsid w:val="00386B8E"/>
    <w:rsid w:val="00386BFE"/>
    <w:rsid w:val="00386EDE"/>
    <w:rsid w:val="0038705B"/>
    <w:rsid w:val="0038725B"/>
    <w:rsid w:val="0038747C"/>
    <w:rsid w:val="0038754E"/>
    <w:rsid w:val="00387879"/>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1C07"/>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43FB"/>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5BA"/>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4EF9"/>
    <w:rsid w:val="003B500F"/>
    <w:rsid w:val="003B5249"/>
    <w:rsid w:val="003B54A1"/>
    <w:rsid w:val="003B54C2"/>
    <w:rsid w:val="003B550E"/>
    <w:rsid w:val="003B5BC1"/>
    <w:rsid w:val="003B6383"/>
    <w:rsid w:val="003B661D"/>
    <w:rsid w:val="003B687A"/>
    <w:rsid w:val="003B6A1D"/>
    <w:rsid w:val="003B6E14"/>
    <w:rsid w:val="003B70AA"/>
    <w:rsid w:val="003B70BD"/>
    <w:rsid w:val="003B7145"/>
    <w:rsid w:val="003B78C3"/>
    <w:rsid w:val="003B7DE2"/>
    <w:rsid w:val="003C0053"/>
    <w:rsid w:val="003C00BB"/>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974"/>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3A0"/>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DE1"/>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4A7"/>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67"/>
    <w:rsid w:val="004326C5"/>
    <w:rsid w:val="00433028"/>
    <w:rsid w:val="00433E63"/>
    <w:rsid w:val="004340A9"/>
    <w:rsid w:val="00434162"/>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04D"/>
    <w:rsid w:val="0044310D"/>
    <w:rsid w:val="0044329A"/>
    <w:rsid w:val="0044398A"/>
    <w:rsid w:val="004439BF"/>
    <w:rsid w:val="00443CDE"/>
    <w:rsid w:val="00443E77"/>
    <w:rsid w:val="00443EE7"/>
    <w:rsid w:val="004440BE"/>
    <w:rsid w:val="004443B3"/>
    <w:rsid w:val="0044466E"/>
    <w:rsid w:val="004447BB"/>
    <w:rsid w:val="00444EA0"/>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535"/>
    <w:rsid w:val="0045462E"/>
    <w:rsid w:val="004546FF"/>
    <w:rsid w:val="00454C1C"/>
    <w:rsid w:val="00454F9C"/>
    <w:rsid w:val="00455240"/>
    <w:rsid w:val="0045541C"/>
    <w:rsid w:val="004558AD"/>
    <w:rsid w:val="00455F7A"/>
    <w:rsid w:val="00456256"/>
    <w:rsid w:val="00456664"/>
    <w:rsid w:val="0045688C"/>
    <w:rsid w:val="00456936"/>
    <w:rsid w:val="00456DC9"/>
    <w:rsid w:val="004571F4"/>
    <w:rsid w:val="00457337"/>
    <w:rsid w:val="00457368"/>
    <w:rsid w:val="0045739A"/>
    <w:rsid w:val="004578F3"/>
    <w:rsid w:val="00457CA8"/>
    <w:rsid w:val="0046059E"/>
    <w:rsid w:val="004606DE"/>
    <w:rsid w:val="0046092D"/>
    <w:rsid w:val="004609BF"/>
    <w:rsid w:val="00460C1A"/>
    <w:rsid w:val="00461258"/>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4D"/>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357"/>
    <w:rsid w:val="0047052A"/>
    <w:rsid w:val="00470725"/>
    <w:rsid w:val="00470BC0"/>
    <w:rsid w:val="00471809"/>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BB9"/>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649"/>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6B95"/>
    <w:rsid w:val="004872DE"/>
    <w:rsid w:val="0048730B"/>
    <w:rsid w:val="0048734D"/>
    <w:rsid w:val="00487A28"/>
    <w:rsid w:val="00487D53"/>
    <w:rsid w:val="00487F0E"/>
    <w:rsid w:val="004902C9"/>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0E8"/>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22"/>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BA4"/>
    <w:rsid w:val="004B5C92"/>
    <w:rsid w:val="004B5D12"/>
    <w:rsid w:val="004B5D58"/>
    <w:rsid w:val="004B5ECC"/>
    <w:rsid w:val="004B61BF"/>
    <w:rsid w:val="004B6873"/>
    <w:rsid w:val="004B6A69"/>
    <w:rsid w:val="004B6E62"/>
    <w:rsid w:val="004B76FC"/>
    <w:rsid w:val="004B77F6"/>
    <w:rsid w:val="004B7824"/>
    <w:rsid w:val="004B7887"/>
    <w:rsid w:val="004B7A6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23D0"/>
    <w:rsid w:val="004C2741"/>
    <w:rsid w:val="004C2BAA"/>
    <w:rsid w:val="004C2BCE"/>
    <w:rsid w:val="004C2D02"/>
    <w:rsid w:val="004C3220"/>
    <w:rsid w:val="004C3C1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B47"/>
    <w:rsid w:val="004E2DF7"/>
    <w:rsid w:val="004E31A5"/>
    <w:rsid w:val="004E380B"/>
    <w:rsid w:val="004E3913"/>
    <w:rsid w:val="004E3B11"/>
    <w:rsid w:val="004E3C70"/>
    <w:rsid w:val="004E3CE6"/>
    <w:rsid w:val="004E421A"/>
    <w:rsid w:val="004E428D"/>
    <w:rsid w:val="004E4EFF"/>
    <w:rsid w:val="004E4F1B"/>
    <w:rsid w:val="004E4FF3"/>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EF7"/>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1E9"/>
    <w:rsid w:val="00532355"/>
    <w:rsid w:val="0053240E"/>
    <w:rsid w:val="00532438"/>
    <w:rsid w:val="00532766"/>
    <w:rsid w:val="005327B7"/>
    <w:rsid w:val="005335D6"/>
    <w:rsid w:val="005336BC"/>
    <w:rsid w:val="0053380B"/>
    <w:rsid w:val="00533E25"/>
    <w:rsid w:val="00533EC7"/>
    <w:rsid w:val="0053408C"/>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717"/>
    <w:rsid w:val="0054185D"/>
    <w:rsid w:val="00541925"/>
    <w:rsid w:val="00541A95"/>
    <w:rsid w:val="005420FF"/>
    <w:rsid w:val="00542469"/>
    <w:rsid w:val="00542BF3"/>
    <w:rsid w:val="005431CE"/>
    <w:rsid w:val="00543560"/>
    <w:rsid w:val="00543661"/>
    <w:rsid w:val="0054367C"/>
    <w:rsid w:val="0054374C"/>
    <w:rsid w:val="005437C9"/>
    <w:rsid w:val="005438C6"/>
    <w:rsid w:val="00543A03"/>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433"/>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1C31"/>
    <w:rsid w:val="0057214A"/>
    <w:rsid w:val="005722B7"/>
    <w:rsid w:val="00572358"/>
    <w:rsid w:val="005724AA"/>
    <w:rsid w:val="005724DB"/>
    <w:rsid w:val="005725C7"/>
    <w:rsid w:val="005725FA"/>
    <w:rsid w:val="0057263E"/>
    <w:rsid w:val="005726D5"/>
    <w:rsid w:val="00572952"/>
    <w:rsid w:val="005732C7"/>
    <w:rsid w:val="0057367C"/>
    <w:rsid w:val="0057382A"/>
    <w:rsid w:val="00573C9A"/>
    <w:rsid w:val="00573E03"/>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929"/>
    <w:rsid w:val="00582E9B"/>
    <w:rsid w:val="00583283"/>
    <w:rsid w:val="0058348D"/>
    <w:rsid w:val="00583A8C"/>
    <w:rsid w:val="00583F25"/>
    <w:rsid w:val="00583F3C"/>
    <w:rsid w:val="00583F8A"/>
    <w:rsid w:val="005841EB"/>
    <w:rsid w:val="00584304"/>
    <w:rsid w:val="00584398"/>
    <w:rsid w:val="005846FA"/>
    <w:rsid w:val="00584AEE"/>
    <w:rsid w:val="00584C50"/>
    <w:rsid w:val="00584DA9"/>
    <w:rsid w:val="00584DEE"/>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6EE4"/>
    <w:rsid w:val="00587049"/>
    <w:rsid w:val="0058708D"/>
    <w:rsid w:val="005871D0"/>
    <w:rsid w:val="0058729A"/>
    <w:rsid w:val="00587719"/>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3F1B"/>
    <w:rsid w:val="005A412B"/>
    <w:rsid w:val="005A4188"/>
    <w:rsid w:val="005A41D0"/>
    <w:rsid w:val="005A4E1E"/>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2F97"/>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21"/>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F66"/>
    <w:rsid w:val="005D332A"/>
    <w:rsid w:val="005D3463"/>
    <w:rsid w:val="005D3655"/>
    <w:rsid w:val="005D3C53"/>
    <w:rsid w:val="005D3E3F"/>
    <w:rsid w:val="005D3E41"/>
    <w:rsid w:val="005D416D"/>
    <w:rsid w:val="005D43D7"/>
    <w:rsid w:val="005D488A"/>
    <w:rsid w:val="005D48FF"/>
    <w:rsid w:val="005D4D38"/>
    <w:rsid w:val="005D4E08"/>
    <w:rsid w:val="005D550F"/>
    <w:rsid w:val="005D56D6"/>
    <w:rsid w:val="005D5CB2"/>
    <w:rsid w:val="005D6023"/>
    <w:rsid w:val="005D626D"/>
    <w:rsid w:val="005D6288"/>
    <w:rsid w:val="005D6325"/>
    <w:rsid w:val="005D666B"/>
    <w:rsid w:val="005D674B"/>
    <w:rsid w:val="005D6B00"/>
    <w:rsid w:val="005D6C7A"/>
    <w:rsid w:val="005D6D57"/>
    <w:rsid w:val="005D6D6B"/>
    <w:rsid w:val="005D6EC5"/>
    <w:rsid w:val="005D7397"/>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15D"/>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4BE9"/>
    <w:rsid w:val="00625044"/>
    <w:rsid w:val="0062517B"/>
    <w:rsid w:val="006253DC"/>
    <w:rsid w:val="006254F1"/>
    <w:rsid w:val="00625C0F"/>
    <w:rsid w:val="00625CAB"/>
    <w:rsid w:val="00625D3F"/>
    <w:rsid w:val="00626077"/>
    <w:rsid w:val="00626150"/>
    <w:rsid w:val="006261FE"/>
    <w:rsid w:val="0062623A"/>
    <w:rsid w:val="00626490"/>
    <w:rsid w:val="00626592"/>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664"/>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A8F"/>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6D7B"/>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2E"/>
    <w:rsid w:val="00670693"/>
    <w:rsid w:val="00670722"/>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B28"/>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008"/>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130"/>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47EB"/>
    <w:rsid w:val="006A516A"/>
    <w:rsid w:val="006A520C"/>
    <w:rsid w:val="006A555F"/>
    <w:rsid w:val="006A5F93"/>
    <w:rsid w:val="006A6205"/>
    <w:rsid w:val="006A674D"/>
    <w:rsid w:val="006A6C63"/>
    <w:rsid w:val="006A6E94"/>
    <w:rsid w:val="006A6FCD"/>
    <w:rsid w:val="006A703A"/>
    <w:rsid w:val="006A75BB"/>
    <w:rsid w:val="006A7A8B"/>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E3E"/>
    <w:rsid w:val="006B4F0A"/>
    <w:rsid w:val="006B5230"/>
    <w:rsid w:val="006B5799"/>
    <w:rsid w:val="006B5D3A"/>
    <w:rsid w:val="006B616D"/>
    <w:rsid w:val="006B61A9"/>
    <w:rsid w:val="006B62C0"/>
    <w:rsid w:val="006B651B"/>
    <w:rsid w:val="006B66D3"/>
    <w:rsid w:val="006B6B20"/>
    <w:rsid w:val="006B6E15"/>
    <w:rsid w:val="006B6F48"/>
    <w:rsid w:val="006B71EA"/>
    <w:rsid w:val="006B73C0"/>
    <w:rsid w:val="006B73E5"/>
    <w:rsid w:val="006B741E"/>
    <w:rsid w:val="006B75B6"/>
    <w:rsid w:val="006B7806"/>
    <w:rsid w:val="006B7944"/>
    <w:rsid w:val="006B7B77"/>
    <w:rsid w:val="006B7F89"/>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1B1C"/>
    <w:rsid w:val="006D2219"/>
    <w:rsid w:val="006D2293"/>
    <w:rsid w:val="006D2497"/>
    <w:rsid w:val="006D25AA"/>
    <w:rsid w:val="006D27E5"/>
    <w:rsid w:val="006D2CC8"/>
    <w:rsid w:val="006D2E95"/>
    <w:rsid w:val="006D35C1"/>
    <w:rsid w:val="006D36BE"/>
    <w:rsid w:val="006D375C"/>
    <w:rsid w:val="006D3B7B"/>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185"/>
    <w:rsid w:val="006D6369"/>
    <w:rsid w:val="006D6819"/>
    <w:rsid w:val="006D689A"/>
    <w:rsid w:val="006D691F"/>
    <w:rsid w:val="006D7BEA"/>
    <w:rsid w:val="006D7C70"/>
    <w:rsid w:val="006D7D41"/>
    <w:rsid w:val="006E0B2D"/>
    <w:rsid w:val="006E10F5"/>
    <w:rsid w:val="006E1167"/>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8F1"/>
    <w:rsid w:val="006E6B41"/>
    <w:rsid w:val="006E7857"/>
    <w:rsid w:val="006E7889"/>
    <w:rsid w:val="006E7E94"/>
    <w:rsid w:val="006F02CB"/>
    <w:rsid w:val="006F0C60"/>
    <w:rsid w:val="006F0CA4"/>
    <w:rsid w:val="006F0CFF"/>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35"/>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152"/>
    <w:rsid w:val="006F7544"/>
    <w:rsid w:val="006F763B"/>
    <w:rsid w:val="006F7739"/>
    <w:rsid w:val="006F7E76"/>
    <w:rsid w:val="00700001"/>
    <w:rsid w:val="00700827"/>
    <w:rsid w:val="00700889"/>
    <w:rsid w:val="00700B2E"/>
    <w:rsid w:val="00700D53"/>
    <w:rsid w:val="00700DB4"/>
    <w:rsid w:val="00701350"/>
    <w:rsid w:val="007013D2"/>
    <w:rsid w:val="0070150D"/>
    <w:rsid w:val="00701A65"/>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1"/>
    <w:rsid w:val="00705245"/>
    <w:rsid w:val="007056C4"/>
    <w:rsid w:val="00705CCC"/>
    <w:rsid w:val="00705CFA"/>
    <w:rsid w:val="007066BF"/>
    <w:rsid w:val="007069D5"/>
    <w:rsid w:val="007069ED"/>
    <w:rsid w:val="00706D02"/>
    <w:rsid w:val="00706EE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764"/>
    <w:rsid w:val="007168B3"/>
    <w:rsid w:val="007169C4"/>
    <w:rsid w:val="00716AB2"/>
    <w:rsid w:val="00716DCD"/>
    <w:rsid w:val="00716FA9"/>
    <w:rsid w:val="00717E21"/>
    <w:rsid w:val="00717FFA"/>
    <w:rsid w:val="007200E5"/>
    <w:rsid w:val="007207CF"/>
    <w:rsid w:val="007209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607"/>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7F6"/>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561"/>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6B02"/>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5B6"/>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9EB"/>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531"/>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DAF"/>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53B"/>
    <w:rsid w:val="00790E57"/>
    <w:rsid w:val="00790EE5"/>
    <w:rsid w:val="00791000"/>
    <w:rsid w:val="0079119E"/>
    <w:rsid w:val="007918CF"/>
    <w:rsid w:val="0079193E"/>
    <w:rsid w:val="00791AC7"/>
    <w:rsid w:val="00791B03"/>
    <w:rsid w:val="00791B8E"/>
    <w:rsid w:val="0079207F"/>
    <w:rsid w:val="0079254F"/>
    <w:rsid w:val="007926AC"/>
    <w:rsid w:val="00792899"/>
    <w:rsid w:val="00792A80"/>
    <w:rsid w:val="00792AD1"/>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205"/>
    <w:rsid w:val="007B4B68"/>
    <w:rsid w:val="007B4DA7"/>
    <w:rsid w:val="007B4F80"/>
    <w:rsid w:val="007B5086"/>
    <w:rsid w:val="007B5394"/>
    <w:rsid w:val="007B53E2"/>
    <w:rsid w:val="007B546B"/>
    <w:rsid w:val="007B55C4"/>
    <w:rsid w:val="007B5A3E"/>
    <w:rsid w:val="007B5D41"/>
    <w:rsid w:val="007B5EE9"/>
    <w:rsid w:val="007B6461"/>
    <w:rsid w:val="007B6526"/>
    <w:rsid w:val="007B68DF"/>
    <w:rsid w:val="007B6C2C"/>
    <w:rsid w:val="007B7175"/>
    <w:rsid w:val="007B7504"/>
    <w:rsid w:val="007B7777"/>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204"/>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7062"/>
    <w:rsid w:val="007C7090"/>
    <w:rsid w:val="007C7097"/>
    <w:rsid w:val="007C771E"/>
    <w:rsid w:val="007C7726"/>
    <w:rsid w:val="007C7776"/>
    <w:rsid w:val="007C784E"/>
    <w:rsid w:val="007D035F"/>
    <w:rsid w:val="007D0376"/>
    <w:rsid w:val="007D05FF"/>
    <w:rsid w:val="007D13CB"/>
    <w:rsid w:val="007D1A95"/>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895"/>
    <w:rsid w:val="007D6C2A"/>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C87"/>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561"/>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2E58"/>
    <w:rsid w:val="00813038"/>
    <w:rsid w:val="008130C1"/>
    <w:rsid w:val="008133CF"/>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6F8E"/>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148"/>
    <w:rsid w:val="0083026E"/>
    <w:rsid w:val="00830368"/>
    <w:rsid w:val="00830886"/>
    <w:rsid w:val="00830A6F"/>
    <w:rsid w:val="00830B77"/>
    <w:rsid w:val="00830DF7"/>
    <w:rsid w:val="00830EF9"/>
    <w:rsid w:val="00830FB3"/>
    <w:rsid w:val="00830FD5"/>
    <w:rsid w:val="008310AD"/>
    <w:rsid w:val="00831439"/>
    <w:rsid w:val="00831485"/>
    <w:rsid w:val="00831631"/>
    <w:rsid w:val="0083175B"/>
    <w:rsid w:val="0083177D"/>
    <w:rsid w:val="00831803"/>
    <w:rsid w:val="00831B8D"/>
    <w:rsid w:val="00832684"/>
    <w:rsid w:val="0083270A"/>
    <w:rsid w:val="0083332E"/>
    <w:rsid w:val="008334C3"/>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B2F"/>
    <w:rsid w:val="00844C04"/>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15"/>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BE2"/>
    <w:rsid w:val="00864CD2"/>
    <w:rsid w:val="00864E78"/>
    <w:rsid w:val="00864EAE"/>
    <w:rsid w:val="0086536A"/>
    <w:rsid w:val="00865409"/>
    <w:rsid w:val="00866336"/>
    <w:rsid w:val="00866AE8"/>
    <w:rsid w:val="00866B07"/>
    <w:rsid w:val="00866B80"/>
    <w:rsid w:val="00866C91"/>
    <w:rsid w:val="00866E60"/>
    <w:rsid w:val="0086713A"/>
    <w:rsid w:val="008673D3"/>
    <w:rsid w:val="008677A1"/>
    <w:rsid w:val="0086791B"/>
    <w:rsid w:val="00867AF3"/>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4CB0"/>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5AC"/>
    <w:rsid w:val="00881615"/>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25B"/>
    <w:rsid w:val="008848DF"/>
    <w:rsid w:val="008848FA"/>
    <w:rsid w:val="008849AD"/>
    <w:rsid w:val="0088511F"/>
    <w:rsid w:val="0088542E"/>
    <w:rsid w:val="008854A6"/>
    <w:rsid w:val="00885865"/>
    <w:rsid w:val="00885CE5"/>
    <w:rsid w:val="00886088"/>
    <w:rsid w:val="0088622D"/>
    <w:rsid w:val="00886329"/>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5EA2"/>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8EF"/>
    <w:rsid w:val="008A6983"/>
    <w:rsid w:val="008A69EF"/>
    <w:rsid w:val="008A6B26"/>
    <w:rsid w:val="008A72CE"/>
    <w:rsid w:val="008A75BF"/>
    <w:rsid w:val="008A774F"/>
    <w:rsid w:val="008A77C0"/>
    <w:rsid w:val="008A7D92"/>
    <w:rsid w:val="008A7E1D"/>
    <w:rsid w:val="008B006D"/>
    <w:rsid w:val="008B0140"/>
    <w:rsid w:val="008B0236"/>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782"/>
    <w:rsid w:val="008B3EDB"/>
    <w:rsid w:val="008B42B8"/>
    <w:rsid w:val="008B45D0"/>
    <w:rsid w:val="008B4631"/>
    <w:rsid w:val="008B466C"/>
    <w:rsid w:val="008B4732"/>
    <w:rsid w:val="008B4856"/>
    <w:rsid w:val="008B4A77"/>
    <w:rsid w:val="008B4AE1"/>
    <w:rsid w:val="008B4CCD"/>
    <w:rsid w:val="008B4E43"/>
    <w:rsid w:val="008B552D"/>
    <w:rsid w:val="008B566C"/>
    <w:rsid w:val="008B58CC"/>
    <w:rsid w:val="008B590C"/>
    <w:rsid w:val="008B5B3C"/>
    <w:rsid w:val="008B5B48"/>
    <w:rsid w:val="008B5DA7"/>
    <w:rsid w:val="008B611E"/>
    <w:rsid w:val="008B6BEA"/>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676"/>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CAE"/>
    <w:rsid w:val="008C5D42"/>
    <w:rsid w:val="008C613D"/>
    <w:rsid w:val="008C6155"/>
    <w:rsid w:val="008C626F"/>
    <w:rsid w:val="008C63B8"/>
    <w:rsid w:val="008C674B"/>
    <w:rsid w:val="008C67FB"/>
    <w:rsid w:val="008C7232"/>
    <w:rsid w:val="008C7866"/>
    <w:rsid w:val="008C7969"/>
    <w:rsid w:val="008C7B4B"/>
    <w:rsid w:val="008D00B4"/>
    <w:rsid w:val="008D0272"/>
    <w:rsid w:val="008D02CC"/>
    <w:rsid w:val="008D04E8"/>
    <w:rsid w:val="008D0640"/>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8C3"/>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7FA"/>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795"/>
    <w:rsid w:val="008F2A88"/>
    <w:rsid w:val="008F2E54"/>
    <w:rsid w:val="008F2E9D"/>
    <w:rsid w:val="008F3AD4"/>
    <w:rsid w:val="008F3BCF"/>
    <w:rsid w:val="008F405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673"/>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27"/>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408"/>
    <w:rsid w:val="009144ED"/>
    <w:rsid w:val="00914673"/>
    <w:rsid w:val="00914B0B"/>
    <w:rsid w:val="00914B18"/>
    <w:rsid w:val="00914C65"/>
    <w:rsid w:val="00914EFA"/>
    <w:rsid w:val="00914F82"/>
    <w:rsid w:val="009159F0"/>
    <w:rsid w:val="00915A6C"/>
    <w:rsid w:val="00915DE6"/>
    <w:rsid w:val="0091637D"/>
    <w:rsid w:val="00916809"/>
    <w:rsid w:val="00916B19"/>
    <w:rsid w:val="00916D2C"/>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6CB3"/>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96B"/>
    <w:rsid w:val="00931B03"/>
    <w:rsid w:val="00931BA8"/>
    <w:rsid w:val="00931E22"/>
    <w:rsid w:val="0093204C"/>
    <w:rsid w:val="00932287"/>
    <w:rsid w:val="009323C3"/>
    <w:rsid w:val="00932495"/>
    <w:rsid w:val="00932A82"/>
    <w:rsid w:val="00932FC6"/>
    <w:rsid w:val="009335BC"/>
    <w:rsid w:val="009336BA"/>
    <w:rsid w:val="00933BC8"/>
    <w:rsid w:val="00933CD0"/>
    <w:rsid w:val="00933DFE"/>
    <w:rsid w:val="00933EC3"/>
    <w:rsid w:val="00934054"/>
    <w:rsid w:val="009342D7"/>
    <w:rsid w:val="00934348"/>
    <w:rsid w:val="00934568"/>
    <w:rsid w:val="00934596"/>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47E8B"/>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3FF"/>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6BB"/>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68"/>
    <w:rsid w:val="00990BE8"/>
    <w:rsid w:val="00990D9A"/>
    <w:rsid w:val="00991182"/>
    <w:rsid w:val="00991337"/>
    <w:rsid w:val="009916AA"/>
    <w:rsid w:val="00991C45"/>
    <w:rsid w:val="00991D6F"/>
    <w:rsid w:val="00991DF6"/>
    <w:rsid w:val="009922A8"/>
    <w:rsid w:val="00992333"/>
    <w:rsid w:val="009925C5"/>
    <w:rsid w:val="0099263C"/>
    <w:rsid w:val="0099268C"/>
    <w:rsid w:val="009926CD"/>
    <w:rsid w:val="00992C05"/>
    <w:rsid w:val="00993210"/>
    <w:rsid w:val="0099379F"/>
    <w:rsid w:val="009939BD"/>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B32"/>
    <w:rsid w:val="00995E63"/>
    <w:rsid w:val="00995F99"/>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40"/>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48E"/>
    <w:rsid w:val="009A388C"/>
    <w:rsid w:val="009A3956"/>
    <w:rsid w:val="009A3B8D"/>
    <w:rsid w:val="009A410B"/>
    <w:rsid w:val="009A4163"/>
    <w:rsid w:val="009A4919"/>
    <w:rsid w:val="009A4921"/>
    <w:rsid w:val="009A4AAB"/>
    <w:rsid w:val="009A4D1E"/>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CF1"/>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61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546"/>
    <w:rsid w:val="009C389D"/>
    <w:rsid w:val="009C3EC9"/>
    <w:rsid w:val="009C3F8D"/>
    <w:rsid w:val="009C401A"/>
    <w:rsid w:val="009C4165"/>
    <w:rsid w:val="009C4642"/>
    <w:rsid w:val="009C470E"/>
    <w:rsid w:val="009C4B12"/>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C51"/>
    <w:rsid w:val="009D2FA1"/>
    <w:rsid w:val="009D331C"/>
    <w:rsid w:val="009D3869"/>
    <w:rsid w:val="009D3944"/>
    <w:rsid w:val="009D414E"/>
    <w:rsid w:val="009D41F2"/>
    <w:rsid w:val="009D42C5"/>
    <w:rsid w:val="009D4315"/>
    <w:rsid w:val="009D4380"/>
    <w:rsid w:val="009D4728"/>
    <w:rsid w:val="009D48E5"/>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35B"/>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A99"/>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626"/>
    <w:rsid w:val="00A12EB7"/>
    <w:rsid w:val="00A12EFB"/>
    <w:rsid w:val="00A1344A"/>
    <w:rsid w:val="00A13549"/>
    <w:rsid w:val="00A13579"/>
    <w:rsid w:val="00A136E1"/>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BBC"/>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3FCD"/>
    <w:rsid w:val="00A2401B"/>
    <w:rsid w:val="00A2411F"/>
    <w:rsid w:val="00A2462D"/>
    <w:rsid w:val="00A2479F"/>
    <w:rsid w:val="00A24D97"/>
    <w:rsid w:val="00A24F5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0B1"/>
    <w:rsid w:val="00A32145"/>
    <w:rsid w:val="00A329B8"/>
    <w:rsid w:val="00A330F4"/>
    <w:rsid w:val="00A331C7"/>
    <w:rsid w:val="00A33342"/>
    <w:rsid w:val="00A33AEC"/>
    <w:rsid w:val="00A33B53"/>
    <w:rsid w:val="00A33EE0"/>
    <w:rsid w:val="00A341A1"/>
    <w:rsid w:val="00A34408"/>
    <w:rsid w:val="00A34E52"/>
    <w:rsid w:val="00A34E76"/>
    <w:rsid w:val="00A34EE4"/>
    <w:rsid w:val="00A352AA"/>
    <w:rsid w:val="00A3540A"/>
    <w:rsid w:val="00A35543"/>
    <w:rsid w:val="00A35635"/>
    <w:rsid w:val="00A35DCC"/>
    <w:rsid w:val="00A36249"/>
    <w:rsid w:val="00A362BE"/>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C90"/>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D6"/>
    <w:rsid w:val="00A435E5"/>
    <w:rsid w:val="00A43693"/>
    <w:rsid w:val="00A4379E"/>
    <w:rsid w:val="00A4388D"/>
    <w:rsid w:val="00A43A38"/>
    <w:rsid w:val="00A43B56"/>
    <w:rsid w:val="00A43C3B"/>
    <w:rsid w:val="00A43FDE"/>
    <w:rsid w:val="00A44008"/>
    <w:rsid w:val="00A445BF"/>
    <w:rsid w:val="00A445DE"/>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1F8"/>
    <w:rsid w:val="00A5122C"/>
    <w:rsid w:val="00A5158B"/>
    <w:rsid w:val="00A516D5"/>
    <w:rsid w:val="00A519B4"/>
    <w:rsid w:val="00A51E9D"/>
    <w:rsid w:val="00A5204C"/>
    <w:rsid w:val="00A52328"/>
    <w:rsid w:val="00A5273E"/>
    <w:rsid w:val="00A528B6"/>
    <w:rsid w:val="00A52F05"/>
    <w:rsid w:val="00A52FB7"/>
    <w:rsid w:val="00A53649"/>
    <w:rsid w:val="00A53682"/>
    <w:rsid w:val="00A536B1"/>
    <w:rsid w:val="00A53A80"/>
    <w:rsid w:val="00A53C01"/>
    <w:rsid w:val="00A54248"/>
    <w:rsid w:val="00A5451C"/>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87D"/>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78D"/>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6884"/>
    <w:rsid w:val="00A779C4"/>
    <w:rsid w:val="00A77ABA"/>
    <w:rsid w:val="00A77CA7"/>
    <w:rsid w:val="00A80485"/>
    <w:rsid w:val="00A80584"/>
    <w:rsid w:val="00A80B31"/>
    <w:rsid w:val="00A8112C"/>
    <w:rsid w:val="00A81A27"/>
    <w:rsid w:val="00A81BD1"/>
    <w:rsid w:val="00A82816"/>
    <w:rsid w:val="00A82A45"/>
    <w:rsid w:val="00A82B11"/>
    <w:rsid w:val="00A82EB2"/>
    <w:rsid w:val="00A83697"/>
    <w:rsid w:val="00A8383A"/>
    <w:rsid w:val="00A83D11"/>
    <w:rsid w:val="00A83D69"/>
    <w:rsid w:val="00A83E9D"/>
    <w:rsid w:val="00A8440D"/>
    <w:rsid w:val="00A844CF"/>
    <w:rsid w:val="00A845A8"/>
    <w:rsid w:val="00A8479E"/>
    <w:rsid w:val="00A84975"/>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1AB2"/>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4F2"/>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42"/>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C71"/>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13A"/>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4EA5"/>
    <w:rsid w:val="00AD5785"/>
    <w:rsid w:val="00AD584B"/>
    <w:rsid w:val="00AD5A3D"/>
    <w:rsid w:val="00AD5C2C"/>
    <w:rsid w:val="00AD5CBC"/>
    <w:rsid w:val="00AD5D29"/>
    <w:rsid w:val="00AD62FA"/>
    <w:rsid w:val="00AD6417"/>
    <w:rsid w:val="00AD6455"/>
    <w:rsid w:val="00AD6492"/>
    <w:rsid w:val="00AD693A"/>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7F6"/>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718"/>
    <w:rsid w:val="00AE3965"/>
    <w:rsid w:val="00AE468E"/>
    <w:rsid w:val="00AE48FF"/>
    <w:rsid w:val="00AE4AA7"/>
    <w:rsid w:val="00AE4BFE"/>
    <w:rsid w:val="00AE4C73"/>
    <w:rsid w:val="00AE5214"/>
    <w:rsid w:val="00AE57E0"/>
    <w:rsid w:val="00AE586C"/>
    <w:rsid w:val="00AE58C8"/>
    <w:rsid w:val="00AE5A62"/>
    <w:rsid w:val="00AE5C47"/>
    <w:rsid w:val="00AE5D91"/>
    <w:rsid w:val="00AE5ECE"/>
    <w:rsid w:val="00AE5FC0"/>
    <w:rsid w:val="00AE66E4"/>
    <w:rsid w:val="00AE6856"/>
    <w:rsid w:val="00AE6978"/>
    <w:rsid w:val="00AE69E9"/>
    <w:rsid w:val="00AE6B6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9A2"/>
    <w:rsid w:val="00AF6D99"/>
    <w:rsid w:val="00AF6F4E"/>
    <w:rsid w:val="00AF7099"/>
    <w:rsid w:val="00AF77E3"/>
    <w:rsid w:val="00AF7A4C"/>
    <w:rsid w:val="00AF7BC3"/>
    <w:rsid w:val="00AF7E31"/>
    <w:rsid w:val="00B00106"/>
    <w:rsid w:val="00B0063D"/>
    <w:rsid w:val="00B0074C"/>
    <w:rsid w:val="00B00B63"/>
    <w:rsid w:val="00B00E12"/>
    <w:rsid w:val="00B00FDD"/>
    <w:rsid w:val="00B0154F"/>
    <w:rsid w:val="00B0162F"/>
    <w:rsid w:val="00B01875"/>
    <w:rsid w:val="00B0201C"/>
    <w:rsid w:val="00B023D1"/>
    <w:rsid w:val="00B02533"/>
    <w:rsid w:val="00B02854"/>
    <w:rsid w:val="00B02AF4"/>
    <w:rsid w:val="00B02BFD"/>
    <w:rsid w:val="00B02EAF"/>
    <w:rsid w:val="00B031BE"/>
    <w:rsid w:val="00B0353A"/>
    <w:rsid w:val="00B03789"/>
    <w:rsid w:val="00B038F1"/>
    <w:rsid w:val="00B03954"/>
    <w:rsid w:val="00B03E8A"/>
    <w:rsid w:val="00B03E96"/>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01F"/>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2F6A"/>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301"/>
    <w:rsid w:val="00B215F4"/>
    <w:rsid w:val="00B21A5B"/>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7BA"/>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D40"/>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9"/>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47C9F"/>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0C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D73"/>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DD2"/>
    <w:rsid w:val="00B81F81"/>
    <w:rsid w:val="00B82089"/>
    <w:rsid w:val="00B824A2"/>
    <w:rsid w:val="00B8283F"/>
    <w:rsid w:val="00B82A42"/>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7A1"/>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E2E"/>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A46"/>
    <w:rsid w:val="00BA6E37"/>
    <w:rsid w:val="00BA6EF3"/>
    <w:rsid w:val="00BA6F1A"/>
    <w:rsid w:val="00BA7060"/>
    <w:rsid w:val="00BA70BB"/>
    <w:rsid w:val="00BA7368"/>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0C1"/>
    <w:rsid w:val="00BC12EC"/>
    <w:rsid w:val="00BC1670"/>
    <w:rsid w:val="00BC188A"/>
    <w:rsid w:val="00BC18A6"/>
    <w:rsid w:val="00BC18BF"/>
    <w:rsid w:val="00BC1BFD"/>
    <w:rsid w:val="00BC1D9A"/>
    <w:rsid w:val="00BC21A6"/>
    <w:rsid w:val="00BC2BC4"/>
    <w:rsid w:val="00BC2CC7"/>
    <w:rsid w:val="00BC2DAF"/>
    <w:rsid w:val="00BC329F"/>
    <w:rsid w:val="00BC3467"/>
    <w:rsid w:val="00BC34E3"/>
    <w:rsid w:val="00BC3A39"/>
    <w:rsid w:val="00BC46D5"/>
    <w:rsid w:val="00BC4944"/>
    <w:rsid w:val="00BC4B05"/>
    <w:rsid w:val="00BC4DEE"/>
    <w:rsid w:val="00BC5468"/>
    <w:rsid w:val="00BC54A2"/>
    <w:rsid w:val="00BC56D9"/>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089"/>
    <w:rsid w:val="00BD4141"/>
    <w:rsid w:val="00BD44B5"/>
    <w:rsid w:val="00BD481E"/>
    <w:rsid w:val="00BD4D10"/>
    <w:rsid w:val="00BD4DF2"/>
    <w:rsid w:val="00BD4E47"/>
    <w:rsid w:val="00BD4F46"/>
    <w:rsid w:val="00BD504B"/>
    <w:rsid w:val="00BD528A"/>
    <w:rsid w:val="00BD53DB"/>
    <w:rsid w:val="00BD5D99"/>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CAA"/>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33F"/>
    <w:rsid w:val="00BF1882"/>
    <w:rsid w:val="00BF192C"/>
    <w:rsid w:val="00BF1C6C"/>
    <w:rsid w:val="00BF1D20"/>
    <w:rsid w:val="00BF2096"/>
    <w:rsid w:val="00BF2B18"/>
    <w:rsid w:val="00BF2EF8"/>
    <w:rsid w:val="00BF303B"/>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0FE5"/>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B3B"/>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93"/>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299"/>
    <w:rsid w:val="00C3453F"/>
    <w:rsid w:val="00C345C0"/>
    <w:rsid w:val="00C34941"/>
    <w:rsid w:val="00C34DE2"/>
    <w:rsid w:val="00C34EF1"/>
    <w:rsid w:val="00C34F6A"/>
    <w:rsid w:val="00C3506F"/>
    <w:rsid w:val="00C3545D"/>
    <w:rsid w:val="00C35512"/>
    <w:rsid w:val="00C35B55"/>
    <w:rsid w:val="00C36365"/>
    <w:rsid w:val="00C366C9"/>
    <w:rsid w:val="00C3670D"/>
    <w:rsid w:val="00C36904"/>
    <w:rsid w:val="00C36C85"/>
    <w:rsid w:val="00C36DB3"/>
    <w:rsid w:val="00C37011"/>
    <w:rsid w:val="00C3733B"/>
    <w:rsid w:val="00C37468"/>
    <w:rsid w:val="00C37D97"/>
    <w:rsid w:val="00C37EC0"/>
    <w:rsid w:val="00C37FCD"/>
    <w:rsid w:val="00C403E0"/>
    <w:rsid w:val="00C40422"/>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32"/>
    <w:rsid w:val="00C46D95"/>
    <w:rsid w:val="00C46DF9"/>
    <w:rsid w:val="00C4721A"/>
    <w:rsid w:val="00C47BA9"/>
    <w:rsid w:val="00C47C47"/>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4B5"/>
    <w:rsid w:val="00C5797A"/>
    <w:rsid w:val="00C57B8E"/>
    <w:rsid w:val="00C60077"/>
    <w:rsid w:val="00C603BA"/>
    <w:rsid w:val="00C60768"/>
    <w:rsid w:val="00C60A70"/>
    <w:rsid w:val="00C60AB3"/>
    <w:rsid w:val="00C60B44"/>
    <w:rsid w:val="00C60CD3"/>
    <w:rsid w:val="00C60E83"/>
    <w:rsid w:val="00C60F4F"/>
    <w:rsid w:val="00C60F97"/>
    <w:rsid w:val="00C61BE8"/>
    <w:rsid w:val="00C61ED3"/>
    <w:rsid w:val="00C61F04"/>
    <w:rsid w:val="00C625DF"/>
    <w:rsid w:val="00C62B62"/>
    <w:rsid w:val="00C6311C"/>
    <w:rsid w:val="00C63ADC"/>
    <w:rsid w:val="00C6434E"/>
    <w:rsid w:val="00C64398"/>
    <w:rsid w:val="00C64404"/>
    <w:rsid w:val="00C6448A"/>
    <w:rsid w:val="00C64772"/>
    <w:rsid w:val="00C648BC"/>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853"/>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16"/>
    <w:rsid w:val="00C740F9"/>
    <w:rsid w:val="00C7420C"/>
    <w:rsid w:val="00C7440C"/>
    <w:rsid w:val="00C748E1"/>
    <w:rsid w:val="00C74BBB"/>
    <w:rsid w:val="00C74BCC"/>
    <w:rsid w:val="00C74E02"/>
    <w:rsid w:val="00C7500F"/>
    <w:rsid w:val="00C75245"/>
    <w:rsid w:val="00C75477"/>
    <w:rsid w:val="00C754B2"/>
    <w:rsid w:val="00C7564E"/>
    <w:rsid w:val="00C7578A"/>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A00"/>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4E8"/>
    <w:rsid w:val="00CA55EE"/>
    <w:rsid w:val="00CA5856"/>
    <w:rsid w:val="00CA58D2"/>
    <w:rsid w:val="00CA6A3B"/>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45"/>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E19"/>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09"/>
    <w:rsid w:val="00CD0126"/>
    <w:rsid w:val="00CD0A67"/>
    <w:rsid w:val="00CD1008"/>
    <w:rsid w:val="00CD1319"/>
    <w:rsid w:val="00CD1583"/>
    <w:rsid w:val="00CD1800"/>
    <w:rsid w:val="00CD1A15"/>
    <w:rsid w:val="00CD1B7C"/>
    <w:rsid w:val="00CD1C22"/>
    <w:rsid w:val="00CD1E67"/>
    <w:rsid w:val="00CD1EB2"/>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CD"/>
    <w:rsid w:val="00CD4FD9"/>
    <w:rsid w:val="00CD5071"/>
    <w:rsid w:val="00CD5563"/>
    <w:rsid w:val="00CD5706"/>
    <w:rsid w:val="00CD586C"/>
    <w:rsid w:val="00CD5945"/>
    <w:rsid w:val="00CD59EB"/>
    <w:rsid w:val="00CD5E22"/>
    <w:rsid w:val="00CD5E60"/>
    <w:rsid w:val="00CD5E62"/>
    <w:rsid w:val="00CD5E66"/>
    <w:rsid w:val="00CD5F0A"/>
    <w:rsid w:val="00CD6688"/>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220"/>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CC7"/>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3F69"/>
    <w:rsid w:val="00D3406D"/>
    <w:rsid w:val="00D34269"/>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5A"/>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411"/>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03"/>
    <w:rsid w:val="00D67286"/>
    <w:rsid w:val="00D67437"/>
    <w:rsid w:val="00D676E4"/>
    <w:rsid w:val="00D67967"/>
    <w:rsid w:val="00D679BD"/>
    <w:rsid w:val="00D67B3C"/>
    <w:rsid w:val="00D67B9A"/>
    <w:rsid w:val="00D67D13"/>
    <w:rsid w:val="00D67F5A"/>
    <w:rsid w:val="00D67FEB"/>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3F7"/>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22"/>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875FF"/>
    <w:rsid w:val="00D90468"/>
    <w:rsid w:val="00D907DF"/>
    <w:rsid w:val="00D9084A"/>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6D0"/>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06E"/>
    <w:rsid w:val="00D97233"/>
    <w:rsid w:val="00D97276"/>
    <w:rsid w:val="00D973C2"/>
    <w:rsid w:val="00D974AC"/>
    <w:rsid w:val="00D97648"/>
    <w:rsid w:val="00D9772B"/>
    <w:rsid w:val="00D977C5"/>
    <w:rsid w:val="00D978BA"/>
    <w:rsid w:val="00D97B28"/>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3"/>
    <w:rsid w:val="00DA447E"/>
    <w:rsid w:val="00DA452C"/>
    <w:rsid w:val="00DA462A"/>
    <w:rsid w:val="00DA4F3E"/>
    <w:rsid w:val="00DA5017"/>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6F5"/>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B16"/>
    <w:rsid w:val="00DC508A"/>
    <w:rsid w:val="00DC5227"/>
    <w:rsid w:val="00DC532D"/>
    <w:rsid w:val="00DC54BA"/>
    <w:rsid w:val="00DC54C0"/>
    <w:rsid w:val="00DC5515"/>
    <w:rsid w:val="00DC562E"/>
    <w:rsid w:val="00DC5912"/>
    <w:rsid w:val="00DC5B90"/>
    <w:rsid w:val="00DC5C7D"/>
    <w:rsid w:val="00DC619D"/>
    <w:rsid w:val="00DC61B4"/>
    <w:rsid w:val="00DC63C6"/>
    <w:rsid w:val="00DC6512"/>
    <w:rsid w:val="00DC6A77"/>
    <w:rsid w:val="00DC6B8C"/>
    <w:rsid w:val="00DC6F3A"/>
    <w:rsid w:val="00DC7125"/>
    <w:rsid w:val="00DC71BF"/>
    <w:rsid w:val="00DC7344"/>
    <w:rsid w:val="00DC77FE"/>
    <w:rsid w:val="00DC79F6"/>
    <w:rsid w:val="00DC7B39"/>
    <w:rsid w:val="00DC7BB3"/>
    <w:rsid w:val="00DC7CA0"/>
    <w:rsid w:val="00DD10CA"/>
    <w:rsid w:val="00DD1195"/>
    <w:rsid w:val="00DD11DB"/>
    <w:rsid w:val="00DD15DD"/>
    <w:rsid w:val="00DD16E5"/>
    <w:rsid w:val="00DD18F7"/>
    <w:rsid w:val="00DD191D"/>
    <w:rsid w:val="00DD19E5"/>
    <w:rsid w:val="00DD1B30"/>
    <w:rsid w:val="00DD1F2A"/>
    <w:rsid w:val="00DD2197"/>
    <w:rsid w:val="00DD21C2"/>
    <w:rsid w:val="00DD2225"/>
    <w:rsid w:val="00DD22D3"/>
    <w:rsid w:val="00DD2338"/>
    <w:rsid w:val="00DD23C8"/>
    <w:rsid w:val="00DD25C3"/>
    <w:rsid w:val="00DD2601"/>
    <w:rsid w:val="00DD2620"/>
    <w:rsid w:val="00DD2844"/>
    <w:rsid w:val="00DD2CFC"/>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BDB"/>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7"/>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3F8D"/>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4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B15"/>
    <w:rsid w:val="00DF5E20"/>
    <w:rsid w:val="00DF651F"/>
    <w:rsid w:val="00DF6634"/>
    <w:rsid w:val="00DF69B2"/>
    <w:rsid w:val="00DF6B40"/>
    <w:rsid w:val="00DF6E3C"/>
    <w:rsid w:val="00DF71D5"/>
    <w:rsid w:val="00DF762E"/>
    <w:rsid w:val="00DF7934"/>
    <w:rsid w:val="00DF7943"/>
    <w:rsid w:val="00DF7B73"/>
    <w:rsid w:val="00DF7FC3"/>
    <w:rsid w:val="00E0010A"/>
    <w:rsid w:val="00E00303"/>
    <w:rsid w:val="00E0058A"/>
    <w:rsid w:val="00E00732"/>
    <w:rsid w:val="00E00778"/>
    <w:rsid w:val="00E00B1C"/>
    <w:rsid w:val="00E00DDE"/>
    <w:rsid w:val="00E00E8A"/>
    <w:rsid w:val="00E01AC6"/>
    <w:rsid w:val="00E01BB7"/>
    <w:rsid w:val="00E01C19"/>
    <w:rsid w:val="00E01D32"/>
    <w:rsid w:val="00E0242B"/>
    <w:rsid w:val="00E02A06"/>
    <w:rsid w:val="00E02EA0"/>
    <w:rsid w:val="00E031EE"/>
    <w:rsid w:val="00E0328F"/>
    <w:rsid w:val="00E036BF"/>
    <w:rsid w:val="00E03812"/>
    <w:rsid w:val="00E038F7"/>
    <w:rsid w:val="00E03A3E"/>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AFE"/>
    <w:rsid w:val="00E11B2E"/>
    <w:rsid w:val="00E11CE3"/>
    <w:rsid w:val="00E122E0"/>
    <w:rsid w:val="00E12669"/>
    <w:rsid w:val="00E12BF6"/>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14F"/>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CCB"/>
    <w:rsid w:val="00E47FA7"/>
    <w:rsid w:val="00E50035"/>
    <w:rsid w:val="00E501B5"/>
    <w:rsid w:val="00E5034E"/>
    <w:rsid w:val="00E505FD"/>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23"/>
    <w:rsid w:val="00E52765"/>
    <w:rsid w:val="00E52DFC"/>
    <w:rsid w:val="00E52F65"/>
    <w:rsid w:val="00E531B4"/>
    <w:rsid w:val="00E531CD"/>
    <w:rsid w:val="00E53411"/>
    <w:rsid w:val="00E53481"/>
    <w:rsid w:val="00E536F1"/>
    <w:rsid w:val="00E53F68"/>
    <w:rsid w:val="00E53F9E"/>
    <w:rsid w:val="00E53FEB"/>
    <w:rsid w:val="00E54029"/>
    <w:rsid w:val="00E54233"/>
    <w:rsid w:val="00E543C8"/>
    <w:rsid w:val="00E5499A"/>
    <w:rsid w:val="00E54AA0"/>
    <w:rsid w:val="00E54BD5"/>
    <w:rsid w:val="00E54BFA"/>
    <w:rsid w:val="00E54CA6"/>
    <w:rsid w:val="00E54D58"/>
    <w:rsid w:val="00E54F6F"/>
    <w:rsid w:val="00E5537E"/>
    <w:rsid w:val="00E5555D"/>
    <w:rsid w:val="00E55875"/>
    <w:rsid w:val="00E55F93"/>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0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6AC"/>
    <w:rsid w:val="00E648C6"/>
    <w:rsid w:val="00E650C2"/>
    <w:rsid w:val="00E652C2"/>
    <w:rsid w:val="00E652E6"/>
    <w:rsid w:val="00E6533F"/>
    <w:rsid w:val="00E653E4"/>
    <w:rsid w:val="00E65707"/>
    <w:rsid w:val="00E6587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2A"/>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8EF"/>
    <w:rsid w:val="00E81EC3"/>
    <w:rsid w:val="00E820BE"/>
    <w:rsid w:val="00E82B23"/>
    <w:rsid w:val="00E82C65"/>
    <w:rsid w:val="00E82CCD"/>
    <w:rsid w:val="00E8360F"/>
    <w:rsid w:val="00E83A2B"/>
    <w:rsid w:val="00E83ADC"/>
    <w:rsid w:val="00E83C76"/>
    <w:rsid w:val="00E83D6E"/>
    <w:rsid w:val="00E842D4"/>
    <w:rsid w:val="00E84CC2"/>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3961"/>
    <w:rsid w:val="00E9411D"/>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F44"/>
    <w:rsid w:val="00EA11E8"/>
    <w:rsid w:val="00EA151F"/>
    <w:rsid w:val="00EA155A"/>
    <w:rsid w:val="00EA15F8"/>
    <w:rsid w:val="00EA18FC"/>
    <w:rsid w:val="00EA1979"/>
    <w:rsid w:val="00EA1E3E"/>
    <w:rsid w:val="00EA1F27"/>
    <w:rsid w:val="00EA2220"/>
    <w:rsid w:val="00EA2303"/>
    <w:rsid w:val="00EA2308"/>
    <w:rsid w:val="00EA269B"/>
    <w:rsid w:val="00EA2778"/>
    <w:rsid w:val="00EA28F0"/>
    <w:rsid w:val="00EA2A1D"/>
    <w:rsid w:val="00EA2C87"/>
    <w:rsid w:val="00EA2F19"/>
    <w:rsid w:val="00EA2F22"/>
    <w:rsid w:val="00EA2FED"/>
    <w:rsid w:val="00EA319B"/>
    <w:rsid w:val="00EA34AE"/>
    <w:rsid w:val="00EA3B21"/>
    <w:rsid w:val="00EA3CDD"/>
    <w:rsid w:val="00EA3E92"/>
    <w:rsid w:val="00EA3FC3"/>
    <w:rsid w:val="00EA43C3"/>
    <w:rsid w:val="00EA4428"/>
    <w:rsid w:val="00EA449B"/>
    <w:rsid w:val="00EA4B83"/>
    <w:rsid w:val="00EA4C66"/>
    <w:rsid w:val="00EA4DFD"/>
    <w:rsid w:val="00EA525A"/>
    <w:rsid w:val="00EA529A"/>
    <w:rsid w:val="00EA563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372"/>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609"/>
    <w:rsid w:val="00EC5AAF"/>
    <w:rsid w:val="00EC5AD3"/>
    <w:rsid w:val="00EC5AF3"/>
    <w:rsid w:val="00EC5F21"/>
    <w:rsid w:val="00EC650B"/>
    <w:rsid w:val="00EC66BE"/>
    <w:rsid w:val="00EC6A3A"/>
    <w:rsid w:val="00EC6B0D"/>
    <w:rsid w:val="00EC6F1A"/>
    <w:rsid w:val="00EC71F6"/>
    <w:rsid w:val="00EC732B"/>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3B2"/>
    <w:rsid w:val="00ED2669"/>
    <w:rsid w:val="00ED2FEE"/>
    <w:rsid w:val="00ED361B"/>
    <w:rsid w:val="00ED3A68"/>
    <w:rsid w:val="00ED3A8C"/>
    <w:rsid w:val="00ED3FC1"/>
    <w:rsid w:val="00ED4475"/>
    <w:rsid w:val="00ED4502"/>
    <w:rsid w:val="00ED456A"/>
    <w:rsid w:val="00ED45BE"/>
    <w:rsid w:val="00ED4957"/>
    <w:rsid w:val="00ED5632"/>
    <w:rsid w:val="00ED5B7C"/>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633"/>
    <w:rsid w:val="00EE4727"/>
    <w:rsid w:val="00EE4889"/>
    <w:rsid w:val="00EE48A4"/>
    <w:rsid w:val="00EE51AD"/>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19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5A"/>
    <w:rsid w:val="00EF25BB"/>
    <w:rsid w:val="00EF3025"/>
    <w:rsid w:val="00EF3584"/>
    <w:rsid w:val="00EF400E"/>
    <w:rsid w:val="00EF48E0"/>
    <w:rsid w:val="00EF4CDA"/>
    <w:rsid w:val="00EF55BE"/>
    <w:rsid w:val="00EF5A19"/>
    <w:rsid w:val="00EF5D6A"/>
    <w:rsid w:val="00EF5FAD"/>
    <w:rsid w:val="00EF5FBA"/>
    <w:rsid w:val="00EF605C"/>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1D0"/>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5B"/>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3E9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93"/>
    <w:rsid w:val="00F43CD7"/>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365"/>
    <w:rsid w:val="00F4774F"/>
    <w:rsid w:val="00F477BA"/>
    <w:rsid w:val="00F47922"/>
    <w:rsid w:val="00F47BF0"/>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0B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276"/>
    <w:rsid w:val="00F636E2"/>
    <w:rsid w:val="00F6383F"/>
    <w:rsid w:val="00F63F7C"/>
    <w:rsid w:val="00F641F0"/>
    <w:rsid w:val="00F6426E"/>
    <w:rsid w:val="00F64382"/>
    <w:rsid w:val="00F643EB"/>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78"/>
    <w:rsid w:val="00F66DEA"/>
    <w:rsid w:val="00F66DED"/>
    <w:rsid w:val="00F67189"/>
    <w:rsid w:val="00F673F4"/>
    <w:rsid w:val="00F674E4"/>
    <w:rsid w:val="00F67680"/>
    <w:rsid w:val="00F676C8"/>
    <w:rsid w:val="00F67BE5"/>
    <w:rsid w:val="00F67C4D"/>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ED"/>
    <w:rsid w:val="00F83065"/>
    <w:rsid w:val="00F834D1"/>
    <w:rsid w:val="00F83C59"/>
    <w:rsid w:val="00F83D71"/>
    <w:rsid w:val="00F83DBC"/>
    <w:rsid w:val="00F84439"/>
    <w:rsid w:val="00F8495F"/>
    <w:rsid w:val="00F84CA0"/>
    <w:rsid w:val="00F84E3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052"/>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287"/>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0C1A"/>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9BB"/>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7E6"/>
    <w:rsid w:val="00FD08B6"/>
    <w:rsid w:val="00FD0C36"/>
    <w:rsid w:val="00FD0D1D"/>
    <w:rsid w:val="00FD0DEC"/>
    <w:rsid w:val="00FD0F42"/>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D4B"/>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2FA3"/>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C1"/>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BFA94DB-5B6F-4593-990D-34BDE6F7D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92</TotalTime>
  <Pages>28</Pages>
  <Words>47735</Words>
  <Characters>272092</Characters>
  <Application>Microsoft Office Word</Application>
  <DocSecurity>0</DocSecurity>
  <Lines>2267</Lines>
  <Paragraphs>638</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319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1014</cp:revision>
  <cp:lastPrinted>2022-01-15T02:55:00Z</cp:lastPrinted>
  <dcterms:created xsi:type="dcterms:W3CDTF">2020-05-25T17:55:00Z</dcterms:created>
  <dcterms:modified xsi:type="dcterms:W3CDTF">2022-01-2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N37FMwBA"/&gt;&lt;style id="http://www.zotero.org/styles/organic-geochemistry" hasBibliography="1" bibliographyStyleHasBeenSet="1"/&gt;&lt;prefs&gt;&lt;pref name="fieldType" value="Field"/&gt;&lt;/prefs&gt;&lt;/data&gt;</vt:lpwstr>
  </property>
</Properties>
</file>